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277914" w14:textId="77777777" w:rsidR="001156E9" w:rsidRDefault="001156E9" w:rsidP="001156E9">
      <w:r>
        <w:t>Supplementary Table 1</w:t>
      </w:r>
    </w:p>
    <w:p w14:paraId="385CC0FE" w14:textId="2DC63BBB" w:rsidR="001156E9" w:rsidRDefault="001156E9">
      <w:r>
        <w:t>Biomarker char</w:t>
      </w:r>
      <w:r w:rsidR="009C064F">
        <w:t>acteristics of included studies</w:t>
      </w:r>
    </w:p>
    <w:tbl>
      <w:tblPr>
        <w:tblStyle w:val="PlainTable4"/>
        <w:tblW w:w="14034" w:type="dxa"/>
        <w:tblLayout w:type="fixed"/>
        <w:tblLook w:val="06A0" w:firstRow="1" w:lastRow="0" w:firstColumn="1" w:lastColumn="0" w:noHBand="1" w:noVBand="1"/>
      </w:tblPr>
      <w:tblGrid>
        <w:gridCol w:w="1701"/>
        <w:gridCol w:w="4111"/>
        <w:gridCol w:w="4111"/>
        <w:gridCol w:w="4111"/>
      </w:tblGrid>
      <w:tr w:rsidR="001156E9" w:rsidRPr="001156E9" w14:paraId="0930BDDB" w14:textId="77777777" w:rsidTr="00F02C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tcPr>
          <w:p w14:paraId="5964AA1C" w14:textId="77777777" w:rsidR="001156E9" w:rsidRPr="001156E9" w:rsidRDefault="001156E9">
            <w:pPr>
              <w:rPr>
                <w:b w:val="0"/>
              </w:rPr>
            </w:pPr>
          </w:p>
        </w:tc>
        <w:tc>
          <w:tcPr>
            <w:tcW w:w="4111" w:type="dxa"/>
            <w:tcBorders>
              <w:top w:val="single" w:sz="4" w:space="0" w:color="auto"/>
              <w:bottom w:val="single" w:sz="4" w:space="0" w:color="auto"/>
            </w:tcBorders>
          </w:tcPr>
          <w:p w14:paraId="05DEEC36" w14:textId="1034957E" w:rsidR="001156E9" w:rsidRPr="001156E9" w:rsidRDefault="001156E9" w:rsidP="001156E9">
            <w:pPr>
              <w:cnfStyle w:val="100000000000" w:firstRow="1" w:lastRow="0" w:firstColumn="0" w:lastColumn="0" w:oddVBand="0" w:evenVBand="0" w:oddHBand="0" w:evenHBand="0" w:firstRowFirstColumn="0" w:firstRowLastColumn="0" w:lastRowFirstColumn="0" w:lastRowLastColumn="0"/>
              <w:rPr>
                <w:b w:val="0"/>
              </w:rPr>
            </w:pPr>
            <w:r w:rsidRPr="001156E9">
              <w:rPr>
                <w:b w:val="0"/>
              </w:rPr>
              <w:t xml:space="preserve">ATLANTIS </w:t>
            </w:r>
            <w:r w:rsidR="007A589A">
              <w:rPr>
                <w:b w:val="0"/>
              </w:rPr>
              <w:fldChar w:fldCharType="begin">
                <w:fldData xml:space="preserve">PEVuZE5vdGU+PENpdGU+PEF1dGhvcj5DcmFiYjwvQXV0aG9yPjxZZWFyPjIwMjM8L1llYXI+PFJl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</w:fldData>
              </w:fldChar>
            </w:r>
            <w:r w:rsidR="007A589A">
              <w:rPr>
                <w:b w:val="0"/>
              </w:rPr>
              <w:instrText xml:space="preserve"> ADDIN EN.CITE </w:instrText>
            </w:r>
            <w:r w:rsidR="007A589A">
              <w:rPr>
                <w:b w:val="0"/>
              </w:rPr>
              <w:fldChar w:fldCharType="begin">
                <w:fldData xml:space="preserve">PEVuZE5vdGU+PENpdGU+PEF1dGhvcj5DcmFiYjwvQXV0aG9yPjxZZWFyPjIwMjM8L1llYXI+PFJl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1]</w:t>
            </w:r>
            <w:r w:rsidR="007A589A">
              <w:rPr>
                <w:b w:val="0"/>
              </w:rPr>
              <w:fldChar w:fldCharType="end"/>
            </w:r>
          </w:p>
          <w:p w14:paraId="541886A4" w14:textId="77777777" w:rsidR="001156E9" w:rsidRPr="001156E9" w:rsidRDefault="001156E9" w:rsidP="001156E9">
            <w:pPr>
              <w:cnfStyle w:val="100000000000" w:firstRow="1" w:lastRow="0" w:firstColumn="0" w:lastColumn="0" w:oddVBand="0" w:evenVBand="0" w:oddHBand="0" w:evenHBand="0" w:firstRowFirstColumn="0" w:firstRowLastColumn="0" w:lastRowFirstColumn="0" w:lastRowLastColumn="0"/>
              <w:rPr>
                <w:b w:val="0"/>
              </w:rPr>
            </w:pPr>
          </w:p>
        </w:tc>
        <w:tc>
          <w:tcPr>
            <w:tcW w:w="4111" w:type="dxa"/>
            <w:tcBorders>
              <w:top w:val="single" w:sz="4" w:space="0" w:color="auto"/>
              <w:bottom w:val="single" w:sz="4" w:space="0" w:color="auto"/>
            </w:tcBorders>
          </w:tcPr>
          <w:p w14:paraId="4BF2362B" w14:textId="3DA8EDF5" w:rsidR="001156E9" w:rsidRPr="001156E9" w:rsidRDefault="001156E9" w:rsidP="007A589A">
            <w:pPr>
              <w:cnfStyle w:val="100000000000" w:firstRow="1" w:lastRow="0" w:firstColumn="0" w:lastColumn="0" w:oddVBand="0" w:evenVBand="0" w:oddHBand="0" w:evenHBand="0" w:firstRowFirstColumn="0" w:firstRowLastColumn="0" w:lastRowFirstColumn="0" w:lastRowLastColumn="0"/>
              <w:rPr>
                <w:b w:val="0"/>
              </w:rPr>
            </w:pPr>
            <w:r w:rsidRPr="001156E9">
              <w:rPr>
                <w:b w:val="0"/>
              </w:rPr>
              <w:t xml:space="preserve">Meet-URO12 </w:t>
            </w:r>
            <w:r w:rsidR="007A589A">
              <w:rPr>
                <w:b w:val="0"/>
              </w:rPr>
              <w:fldChar w:fldCharType="begin">
                <w:fldData xml:space="preserve">PEVuZE5vdGU+PENpdGU+PEF1dGhvcj5WaWduYW5pPC9BdXRob3I+PFllYXI+MjAyMzwvWWVhcj48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</w:fldData>
              </w:fldChar>
            </w:r>
            <w:r w:rsidR="007A589A">
              <w:rPr>
                <w:b w:val="0"/>
              </w:rPr>
              <w:instrText xml:space="preserve"> ADDIN EN.CITE </w:instrText>
            </w:r>
            <w:r w:rsidR="007A589A">
              <w:rPr>
                <w:b w:val="0"/>
              </w:rPr>
              <w:fldChar w:fldCharType="begin">
                <w:fldData xml:space="preserve">PEVuZE5vdGU+PENpdGU+PEF1dGhvcj5WaWduYW5pPC9BdXRob3I+PFllYXI+MjAyMzwvWWVhcj48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2]</w:t>
            </w:r>
            <w:r w:rsidR="007A589A">
              <w:rPr>
                <w:b w:val="0"/>
              </w:rPr>
              <w:fldChar w:fldCharType="end"/>
            </w:r>
          </w:p>
        </w:tc>
        <w:tc>
          <w:tcPr>
            <w:tcW w:w="4111" w:type="dxa"/>
            <w:tcBorders>
              <w:top w:val="single" w:sz="4" w:space="0" w:color="auto"/>
              <w:bottom w:val="single" w:sz="4" w:space="0" w:color="auto"/>
            </w:tcBorders>
          </w:tcPr>
          <w:p w14:paraId="2614DB60" w14:textId="2FDF51EE" w:rsidR="001156E9" w:rsidRPr="001156E9" w:rsidRDefault="001156E9" w:rsidP="007A589A">
            <w:pPr>
              <w:cnfStyle w:val="100000000000" w:firstRow="1" w:lastRow="0" w:firstColumn="0" w:lastColumn="0" w:oddVBand="0" w:evenVBand="0" w:oddHBand="0" w:evenHBand="0" w:firstRowFirstColumn="0" w:firstRowLastColumn="0" w:lastRowFirstColumn="0" w:lastRowLastColumn="0"/>
              <w:rPr>
                <w:b w:val="0"/>
              </w:rPr>
            </w:pPr>
            <w:r w:rsidRPr="001156E9">
              <w:rPr>
                <w:b w:val="0"/>
              </w:rPr>
              <w:t xml:space="preserve">BAYOU </w:t>
            </w:r>
            <w:r w:rsidR="007A589A">
              <w:rPr>
                <w:b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rPr>
              <w:instrText xml:space="preserve"> ADDIN EN.CITE </w:instrText>
            </w:r>
            <w:r w:rsidR="007A589A">
              <w:rPr>
                <w:b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3]</w:t>
            </w:r>
            <w:r w:rsidR="007A589A">
              <w:rPr>
                <w:b w:val="0"/>
              </w:rPr>
              <w:fldChar w:fldCharType="end"/>
            </w:r>
          </w:p>
        </w:tc>
      </w:tr>
      <w:tr w:rsidR="001156E9" w:rsidRPr="001156E9" w14:paraId="34E798D8" w14:textId="77777777" w:rsidTr="00F02CEE">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tcPr>
          <w:p w14:paraId="2DF03514" w14:textId="77777777" w:rsidR="001156E9" w:rsidRPr="001156E9" w:rsidRDefault="001156E9" w:rsidP="001156E9">
            <w:pPr>
              <w:rPr>
                <w:b w:val="0"/>
              </w:rPr>
            </w:pPr>
            <w:r w:rsidRPr="001156E9">
              <w:rPr>
                <w:b w:val="0"/>
              </w:rPr>
              <w:t>Genomic test components</w:t>
            </w:r>
          </w:p>
        </w:tc>
        <w:tc>
          <w:tcPr>
            <w:tcW w:w="4111" w:type="dxa"/>
            <w:tcBorders>
              <w:top w:val="single" w:sz="4" w:space="0" w:color="auto"/>
            </w:tcBorders>
          </w:tcPr>
          <w:p w14:paraId="733114C8"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rPr>
                <w:i/>
              </w:rPr>
              <w:t>ATM</w:t>
            </w:r>
            <w:r w:rsidRPr="001156E9">
              <w:t xml:space="preserve">, </w:t>
            </w:r>
            <w:r w:rsidRPr="001156E9">
              <w:rPr>
                <w:i/>
              </w:rPr>
              <w:t>BARD1</w:t>
            </w:r>
            <w:r w:rsidRPr="001156E9">
              <w:t xml:space="preserve">, </w:t>
            </w:r>
            <w:r w:rsidRPr="001156E9">
              <w:rPr>
                <w:i/>
              </w:rPr>
              <w:t>BRCA1</w:t>
            </w:r>
            <w:r w:rsidRPr="001156E9">
              <w:t xml:space="preserve">, </w:t>
            </w:r>
            <w:r w:rsidRPr="001156E9">
              <w:rPr>
                <w:i/>
              </w:rPr>
              <w:t>BRCA2</w:t>
            </w:r>
            <w:r w:rsidRPr="001156E9">
              <w:t xml:space="preserve">, </w:t>
            </w:r>
            <w:r w:rsidRPr="001156E9">
              <w:rPr>
                <w:i/>
              </w:rPr>
              <w:t>BRIP1</w:t>
            </w:r>
            <w:r w:rsidRPr="001156E9">
              <w:t xml:space="preserve">, </w:t>
            </w:r>
            <w:r w:rsidRPr="001156E9">
              <w:rPr>
                <w:i/>
              </w:rPr>
              <w:t>CDK12</w:t>
            </w:r>
            <w:r w:rsidRPr="001156E9">
              <w:t xml:space="preserve">, </w:t>
            </w:r>
            <w:r w:rsidRPr="001156E9">
              <w:rPr>
                <w:i/>
              </w:rPr>
              <w:t>CHEK2</w:t>
            </w:r>
            <w:r w:rsidRPr="001156E9">
              <w:t xml:space="preserve">, </w:t>
            </w:r>
            <w:r w:rsidRPr="001156E9">
              <w:rPr>
                <w:i/>
              </w:rPr>
              <w:t>FANCA</w:t>
            </w:r>
            <w:r w:rsidRPr="001156E9">
              <w:t xml:space="preserve">, </w:t>
            </w:r>
            <w:r w:rsidRPr="001156E9">
              <w:rPr>
                <w:i/>
              </w:rPr>
              <w:t>NBN</w:t>
            </w:r>
            <w:r w:rsidRPr="001156E9">
              <w:t xml:space="preserve">, </w:t>
            </w:r>
            <w:r w:rsidRPr="001156E9">
              <w:rPr>
                <w:i/>
              </w:rPr>
              <w:t>PALB2</w:t>
            </w:r>
            <w:r w:rsidRPr="001156E9">
              <w:t xml:space="preserve">, </w:t>
            </w:r>
            <w:r w:rsidRPr="001156E9">
              <w:rPr>
                <w:i/>
              </w:rPr>
              <w:t>RAD51</w:t>
            </w:r>
            <w:r w:rsidRPr="001156E9">
              <w:t xml:space="preserve">, </w:t>
            </w:r>
            <w:r w:rsidRPr="001156E9">
              <w:rPr>
                <w:i/>
              </w:rPr>
              <w:t>RAD51B</w:t>
            </w:r>
            <w:r w:rsidRPr="001156E9">
              <w:t xml:space="preserve">, </w:t>
            </w:r>
            <w:r w:rsidRPr="001156E9">
              <w:rPr>
                <w:i/>
              </w:rPr>
              <w:t>RAD51C</w:t>
            </w:r>
            <w:r w:rsidRPr="001156E9">
              <w:t xml:space="preserve">, </w:t>
            </w:r>
            <w:r w:rsidRPr="001156E9">
              <w:rPr>
                <w:i/>
              </w:rPr>
              <w:t>RAD51D</w:t>
            </w:r>
            <w:r w:rsidRPr="001156E9">
              <w:t xml:space="preserve">, </w:t>
            </w:r>
            <w:r w:rsidRPr="001156E9">
              <w:rPr>
                <w:i/>
              </w:rPr>
              <w:t>RAD54L</w:t>
            </w:r>
          </w:p>
          <w:p w14:paraId="3CF738AA"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
          <w:p w14:paraId="73459CE8"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t xml:space="preserve">And/or </w:t>
            </w:r>
            <w:r w:rsidRPr="001156E9">
              <w:rPr>
                <w:rFonts w:cstheme="minorHAnsi"/>
              </w:rPr>
              <w:t>≥</w:t>
            </w:r>
            <w:r w:rsidRPr="001156E9">
              <w:t xml:space="preserve"> 10% genome-wide loss of heterozygosity</w:t>
            </w:r>
          </w:p>
          <w:p w14:paraId="50A1779A"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
          <w:p w14:paraId="5D762A95"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rPr>
                <w:i/>
              </w:rPr>
            </w:pPr>
            <w:r w:rsidRPr="001156E9">
              <w:t xml:space="preserve">Or prior confirmation of a germline alteration in </w:t>
            </w:r>
            <w:r w:rsidRPr="001156E9">
              <w:rPr>
                <w:i/>
              </w:rPr>
              <w:t>BRCA1</w:t>
            </w:r>
            <w:r w:rsidRPr="001156E9">
              <w:t xml:space="preserve"> or </w:t>
            </w:r>
            <w:r w:rsidRPr="001156E9">
              <w:rPr>
                <w:i/>
              </w:rPr>
              <w:t>BRCA2</w:t>
            </w:r>
          </w:p>
          <w:p w14:paraId="194C7597"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rPr>
                <w:bCs/>
              </w:rPr>
            </w:pPr>
          </w:p>
        </w:tc>
        <w:tc>
          <w:tcPr>
            <w:tcW w:w="4111" w:type="dxa"/>
            <w:tcBorders>
              <w:top w:val="single" w:sz="4" w:space="0" w:color="auto"/>
            </w:tcBorders>
          </w:tcPr>
          <w:p w14:paraId="522B9464" w14:textId="0A10DF88" w:rsidR="001156E9" w:rsidRPr="001156E9" w:rsidRDefault="001156E9" w:rsidP="00AF63AF">
            <w:pPr>
              <w:cnfStyle w:val="000000000000" w:firstRow="0" w:lastRow="0" w:firstColumn="0" w:lastColumn="0" w:oddVBand="0" w:evenVBand="0" w:oddHBand="0" w:evenHBand="0" w:firstRowFirstColumn="0" w:firstRowLastColumn="0" w:lastRowFirstColumn="0" w:lastRowLastColumn="0"/>
              <w:rPr>
                <w:bCs/>
              </w:rPr>
            </w:pPr>
            <w:r w:rsidRPr="001156E9">
              <w:rPr>
                <w:i/>
              </w:rPr>
              <w:t>ATM</w:t>
            </w:r>
            <w:r w:rsidRPr="001156E9">
              <w:t xml:space="preserve">, </w:t>
            </w:r>
            <w:r w:rsidRPr="001156E9">
              <w:rPr>
                <w:i/>
              </w:rPr>
              <w:t>BARD1</w:t>
            </w:r>
            <w:r w:rsidRPr="001156E9">
              <w:t xml:space="preserve">, </w:t>
            </w:r>
            <w:r w:rsidRPr="001156E9">
              <w:rPr>
                <w:i/>
              </w:rPr>
              <w:t>BRCA1</w:t>
            </w:r>
            <w:r w:rsidRPr="001156E9">
              <w:t>,</w:t>
            </w:r>
            <w:r w:rsidR="00AF63AF">
              <w:t xml:space="preserve"> </w:t>
            </w:r>
            <w:r w:rsidRPr="001156E9">
              <w:rPr>
                <w:i/>
              </w:rPr>
              <w:t>BRCA2</w:t>
            </w:r>
            <w:r w:rsidRPr="001156E9">
              <w:t xml:space="preserve">, </w:t>
            </w:r>
            <w:r w:rsidRPr="001156E9">
              <w:rPr>
                <w:i/>
              </w:rPr>
              <w:t>BRIP1</w:t>
            </w:r>
            <w:r w:rsidRPr="001156E9">
              <w:t xml:space="preserve">, </w:t>
            </w:r>
            <w:r w:rsidRPr="001156E9">
              <w:rPr>
                <w:i/>
              </w:rPr>
              <w:t>CDK12</w:t>
            </w:r>
            <w:r w:rsidRPr="001156E9">
              <w:t xml:space="preserve">, </w:t>
            </w:r>
            <w:r w:rsidRPr="001156E9">
              <w:rPr>
                <w:i/>
              </w:rPr>
              <w:t>CHEK1</w:t>
            </w:r>
            <w:r w:rsidRPr="001156E9">
              <w:t xml:space="preserve">, </w:t>
            </w:r>
            <w:r w:rsidRPr="001156E9">
              <w:rPr>
                <w:i/>
              </w:rPr>
              <w:t>CHEK2</w:t>
            </w:r>
            <w:r w:rsidRPr="001156E9">
              <w:t xml:space="preserve">, </w:t>
            </w:r>
            <w:r w:rsidRPr="001156E9">
              <w:rPr>
                <w:i/>
              </w:rPr>
              <w:t>FANCL</w:t>
            </w:r>
            <w:r w:rsidRPr="001156E9">
              <w:t xml:space="preserve">, </w:t>
            </w:r>
            <w:r w:rsidRPr="001156E9">
              <w:rPr>
                <w:i/>
              </w:rPr>
              <w:t>PALB2</w:t>
            </w:r>
            <w:r w:rsidRPr="001156E9">
              <w:t>,</w:t>
            </w:r>
            <w:r w:rsidRPr="001156E9">
              <w:rPr>
                <w:i/>
              </w:rPr>
              <w:t xml:space="preserve"> PPP2R2A, RAD51B</w:t>
            </w:r>
            <w:r w:rsidRPr="001156E9">
              <w:t xml:space="preserve">, </w:t>
            </w:r>
            <w:r w:rsidRPr="001156E9">
              <w:rPr>
                <w:i/>
              </w:rPr>
              <w:t>RAD51C</w:t>
            </w:r>
            <w:r w:rsidRPr="001156E9">
              <w:t xml:space="preserve">, </w:t>
            </w:r>
            <w:r w:rsidRPr="001156E9">
              <w:rPr>
                <w:i/>
              </w:rPr>
              <w:t>RAD51D</w:t>
            </w:r>
            <w:r w:rsidRPr="001156E9">
              <w:t xml:space="preserve">, </w:t>
            </w:r>
            <w:r w:rsidRPr="001156E9">
              <w:rPr>
                <w:i/>
              </w:rPr>
              <w:t>RAD54L</w:t>
            </w:r>
          </w:p>
        </w:tc>
        <w:tc>
          <w:tcPr>
            <w:tcW w:w="4111" w:type="dxa"/>
            <w:tcBorders>
              <w:top w:val="single" w:sz="4" w:space="0" w:color="auto"/>
            </w:tcBorders>
          </w:tcPr>
          <w:p w14:paraId="6CE8AAA6" w14:textId="284BEB8F"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rPr>
                <w:bCs/>
              </w:rPr>
            </w:pPr>
            <w:r w:rsidRPr="001156E9">
              <w:rPr>
                <w:i/>
              </w:rPr>
              <w:t>ATM</w:t>
            </w:r>
            <w:r w:rsidRPr="001156E9">
              <w:t xml:space="preserve">, </w:t>
            </w:r>
            <w:r w:rsidRPr="001156E9">
              <w:rPr>
                <w:i/>
              </w:rPr>
              <w:t xml:space="preserve"> BARD1</w:t>
            </w:r>
            <w:r w:rsidRPr="001156E9">
              <w:t xml:space="preserve">, </w:t>
            </w:r>
            <w:r w:rsidRPr="001156E9">
              <w:rPr>
                <w:i/>
              </w:rPr>
              <w:t>BRCA1</w:t>
            </w:r>
            <w:r w:rsidRPr="001156E9">
              <w:t xml:space="preserve">, </w:t>
            </w:r>
            <w:r w:rsidRPr="001156E9">
              <w:rPr>
                <w:i/>
              </w:rPr>
              <w:t>BRCA2</w:t>
            </w:r>
            <w:r w:rsidRPr="001156E9">
              <w:t xml:space="preserve">, </w:t>
            </w:r>
            <w:r w:rsidRPr="001156E9">
              <w:rPr>
                <w:i/>
              </w:rPr>
              <w:t>BRIP1</w:t>
            </w:r>
            <w:r w:rsidR="00AF63AF">
              <w:t xml:space="preserve">, </w:t>
            </w:r>
            <w:r w:rsidRPr="001156E9">
              <w:rPr>
                <w:i/>
              </w:rPr>
              <w:t>CDK12</w:t>
            </w:r>
            <w:r w:rsidRPr="001156E9">
              <w:t xml:space="preserve">, </w:t>
            </w:r>
            <w:r w:rsidRPr="001156E9">
              <w:rPr>
                <w:i/>
              </w:rPr>
              <w:t>CHEK1</w:t>
            </w:r>
            <w:r w:rsidRPr="001156E9">
              <w:t xml:space="preserve">, </w:t>
            </w:r>
            <w:r w:rsidRPr="001156E9">
              <w:rPr>
                <w:i/>
              </w:rPr>
              <w:t>CHEK2</w:t>
            </w:r>
            <w:r w:rsidRPr="001156E9">
              <w:t xml:space="preserve">, </w:t>
            </w:r>
            <w:r w:rsidRPr="001156E9">
              <w:rPr>
                <w:i/>
              </w:rPr>
              <w:t>FANCL</w:t>
            </w:r>
            <w:r w:rsidRPr="001156E9">
              <w:t xml:space="preserve">, </w:t>
            </w:r>
            <w:r w:rsidRPr="001156E9">
              <w:rPr>
                <w:i/>
              </w:rPr>
              <w:t>PALB2</w:t>
            </w:r>
            <w:r w:rsidRPr="001156E9">
              <w:t xml:space="preserve">, </w:t>
            </w:r>
            <w:r w:rsidRPr="001156E9">
              <w:rPr>
                <w:i/>
              </w:rPr>
              <w:t>PPP2R2A</w:t>
            </w:r>
            <w:r w:rsidRPr="001156E9">
              <w:t xml:space="preserve">, </w:t>
            </w:r>
            <w:r w:rsidRPr="001156E9">
              <w:rPr>
                <w:i/>
              </w:rPr>
              <w:t>RAD51B</w:t>
            </w:r>
            <w:r w:rsidRPr="001156E9">
              <w:t xml:space="preserve">, </w:t>
            </w:r>
            <w:r w:rsidRPr="001156E9">
              <w:rPr>
                <w:i/>
              </w:rPr>
              <w:t>RAD51C</w:t>
            </w:r>
            <w:r w:rsidRPr="001156E9">
              <w:t xml:space="preserve">, </w:t>
            </w:r>
            <w:r w:rsidRPr="001156E9">
              <w:rPr>
                <w:i/>
              </w:rPr>
              <w:t>RAD51D</w:t>
            </w:r>
            <w:r w:rsidRPr="001156E9">
              <w:t xml:space="preserve">, </w:t>
            </w:r>
            <w:r w:rsidRPr="001156E9">
              <w:rPr>
                <w:i/>
              </w:rPr>
              <w:t>RAD54L</w:t>
            </w:r>
          </w:p>
        </w:tc>
      </w:tr>
      <w:tr w:rsidR="001156E9" w:rsidRPr="001156E9" w14:paraId="6B565A83" w14:textId="77777777" w:rsidTr="00F02CEE">
        <w:tc>
          <w:tcPr>
            <w:cnfStyle w:val="001000000000" w:firstRow="0" w:lastRow="0" w:firstColumn="1" w:lastColumn="0" w:oddVBand="0" w:evenVBand="0" w:oddHBand="0" w:evenHBand="0" w:firstRowFirstColumn="0" w:firstRowLastColumn="0" w:lastRowFirstColumn="0" w:lastRowLastColumn="0"/>
            <w:tcW w:w="1701" w:type="dxa"/>
          </w:tcPr>
          <w:p w14:paraId="33DF57BB" w14:textId="77777777" w:rsidR="001156E9" w:rsidRPr="001156E9" w:rsidRDefault="001156E9" w:rsidP="001156E9">
            <w:pPr>
              <w:rPr>
                <w:b w:val="0"/>
              </w:rPr>
            </w:pPr>
            <w:r w:rsidRPr="001156E9">
              <w:rPr>
                <w:b w:val="0"/>
              </w:rPr>
              <w:t xml:space="preserve">Assay </w:t>
            </w:r>
          </w:p>
        </w:tc>
        <w:tc>
          <w:tcPr>
            <w:tcW w:w="4111" w:type="dxa"/>
          </w:tcPr>
          <w:p w14:paraId="1A3582CB"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roofErr w:type="spellStart"/>
            <w:r w:rsidRPr="001156E9">
              <w:t>FoundationOne</w:t>
            </w:r>
            <w:proofErr w:type="spellEnd"/>
          </w:p>
          <w:p w14:paraId="11E761C4"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t>(Foundation Medicine, Cambridge, MA)</w:t>
            </w:r>
          </w:p>
          <w:p w14:paraId="749E62A2"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
        </w:tc>
        <w:tc>
          <w:tcPr>
            <w:tcW w:w="4111" w:type="dxa"/>
          </w:tcPr>
          <w:p w14:paraId="7B3AD729"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roofErr w:type="spellStart"/>
            <w:r w:rsidRPr="001156E9">
              <w:t>FoundationOne</w:t>
            </w:r>
            <w:proofErr w:type="spellEnd"/>
          </w:p>
          <w:p w14:paraId="1B5D38E8"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t>(Foundation Medicine, Cambridge, MA)</w:t>
            </w:r>
          </w:p>
        </w:tc>
        <w:tc>
          <w:tcPr>
            <w:tcW w:w="4111" w:type="dxa"/>
          </w:tcPr>
          <w:p w14:paraId="625CDD3E"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roofErr w:type="spellStart"/>
            <w:r w:rsidRPr="001156E9">
              <w:t>FoundationOne</w:t>
            </w:r>
            <w:proofErr w:type="spellEnd"/>
          </w:p>
          <w:p w14:paraId="1FA07FDF"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t>(Foundation Medicine, Cambridge, MA)</w:t>
            </w:r>
          </w:p>
        </w:tc>
      </w:tr>
      <w:tr w:rsidR="001156E9" w:rsidRPr="001156E9" w14:paraId="650E4B01" w14:textId="77777777" w:rsidTr="00F02CEE">
        <w:tc>
          <w:tcPr>
            <w:cnfStyle w:val="001000000000" w:firstRow="0" w:lastRow="0" w:firstColumn="1" w:lastColumn="0" w:oddVBand="0" w:evenVBand="0" w:oddHBand="0" w:evenHBand="0" w:firstRowFirstColumn="0" w:firstRowLastColumn="0" w:lastRowFirstColumn="0" w:lastRowLastColumn="0"/>
            <w:tcW w:w="1701" w:type="dxa"/>
          </w:tcPr>
          <w:p w14:paraId="6ADB3EE3" w14:textId="77777777" w:rsidR="001156E9" w:rsidRPr="001156E9" w:rsidRDefault="001156E9" w:rsidP="001156E9">
            <w:pPr>
              <w:rPr>
                <w:b w:val="0"/>
              </w:rPr>
            </w:pPr>
            <w:r w:rsidRPr="001156E9">
              <w:rPr>
                <w:b w:val="0"/>
              </w:rPr>
              <w:t>Tissue</w:t>
            </w:r>
          </w:p>
        </w:tc>
        <w:tc>
          <w:tcPr>
            <w:tcW w:w="4111" w:type="dxa"/>
          </w:tcPr>
          <w:p w14:paraId="7808687F"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t>Archival formalin-fixed, paraffin-embedded tumour sample</w:t>
            </w:r>
          </w:p>
          <w:p w14:paraId="759DCED6"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
        </w:tc>
        <w:tc>
          <w:tcPr>
            <w:tcW w:w="4111" w:type="dxa"/>
          </w:tcPr>
          <w:p w14:paraId="4214EDF0"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t>Archival formalin-fixed, paraffin-embedded tumour sample</w:t>
            </w:r>
          </w:p>
        </w:tc>
        <w:tc>
          <w:tcPr>
            <w:tcW w:w="4111" w:type="dxa"/>
          </w:tcPr>
          <w:p w14:paraId="37F8F651"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t>Archival formalin-fixed, paraffin-embedded tumour sample</w:t>
            </w:r>
          </w:p>
        </w:tc>
      </w:tr>
      <w:tr w:rsidR="001156E9" w:rsidRPr="001156E9" w14:paraId="4B692539" w14:textId="77777777" w:rsidTr="00F02CEE">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tcPr>
          <w:p w14:paraId="70604D70" w14:textId="77777777" w:rsidR="001156E9" w:rsidRPr="001156E9" w:rsidRDefault="001156E9" w:rsidP="001156E9">
            <w:pPr>
              <w:rPr>
                <w:b w:val="0"/>
              </w:rPr>
            </w:pPr>
            <w:r w:rsidRPr="001156E9">
              <w:rPr>
                <w:b w:val="0"/>
              </w:rPr>
              <w:t>Biomarker positive rate</w:t>
            </w:r>
          </w:p>
        </w:tc>
        <w:tc>
          <w:tcPr>
            <w:tcW w:w="4111" w:type="dxa"/>
            <w:tcBorders>
              <w:bottom w:val="single" w:sz="4" w:space="0" w:color="auto"/>
            </w:tcBorders>
          </w:tcPr>
          <w:p w14:paraId="3987A6FE"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r w:rsidRPr="001156E9">
              <w:t>29.8%</w:t>
            </w:r>
          </w:p>
          <w:p w14:paraId="241E27EE"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
          <w:p w14:paraId="33EE9E24" w14:textId="77777777" w:rsidR="003E427B" w:rsidRDefault="003E427B" w:rsidP="001156E9">
            <w:pPr>
              <w:cnfStyle w:val="000000000000" w:firstRow="0" w:lastRow="0" w:firstColumn="0" w:lastColumn="0" w:oddVBand="0" w:evenVBand="0" w:oddHBand="0" w:evenHBand="0" w:firstRowFirstColumn="0" w:firstRowLastColumn="0" w:lastRowFirstColumn="0" w:lastRowLastColumn="0"/>
            </w:pPr>
          </w:p>
          <w:p w14:paraId="6435AC42" w14:textId="77777777" w:rsidR="003E427B" w:rsidRDefault="003E427B" w:rsidP="001156E9">
            <w:pPr>
              <w:cnfStyle w:val="000000000000" w:firstRow="0" w:lastRow="0" w:firstColumn="0" w:lastColumn="0" w:oddVBand="0" w:evenVBand="0" w:oddHBand="0" w:evenHBand="0" w:firstRowFirstColumn="0" w:firstRowLastColumn="0" w:lastRowFirstColumn="0" w:lastRowLastColumn="0"/>
            </w:pPr>
          </w:p>
          <w:p w14:paraId="7A1E505E" w14:textId="77777777" w:rsidR="003E427B" w:rsidRDefault="003E427B" w:rsidP="001156E9">
            <w:pPr>
              <w:cnfStyle w:val="000000000000" w:firstRow="0" w:lastRow="0" w:firstColumn="0" w:lastColumn="0" w:oddVBand="0" w:evenVBand="0" w:oddHBand="0" w:evenHBand="0" w:firstRowFirstColumn="0" w:firstRowLastColumn="0" w:lastRowFirstColumn="0" w:lastRowLastColumn="0"/>
            </w:pPr>
          </w:p>
          <w:p w14:paraId="77FE11AB" w14:textId="77777777" w:rsidR="001156E9" w:rsidRPr="001156E9" w:rsidRDefault="001156E9" w:rsidP="00D653A9">
            <w:pPr>
              <w:cnfStyle w:val="000000000000" w:firstRow="0" w:lastRow="0" w:firstColumn="0" w:lastColumn="0" w:oddVBand="0" w:evenVBand="0" w:oddHBand="0" w:evenHBand="0" w:firstRowFirstColumn="0" w:firstRowLastColumn="0" w:lastRowFirstColumn="0" w:lastRowLastColumn="0"/>
            </w:pPr>
            <w:r w:rsidRPr="001156E9">
              <w:t>(74 of 248 patients screened within a multi-arm platform study</w:t>
            </w:r>
            <w:r w:rsidR="003E427B">
              <w:t>, from which 40 were randomised</w:t>
            </w:r>
            <w:r w:rsidRPr="001156E9">
              <w:t>)</w:t>
            </w:r>
          </w:p>
        </w:tc>
        <w:tc>
          <w:tcPr>
            <w:tcW w:w="4111" w:type="dxa"/>
            <w:tcBorders>
              <w:bottom w:val="single" w:sz="4" w:space="0" w:color="auto"/>
            </w:tcBorders>
          </w:tcPr>
          <w:p w14:paraId="68F8C022" w14:textId="77777777" w:rsidR="003E427B" w:rsidRPr="001156E9" w:rsidRDefault="003E427B" w:rsidP="003E427B">
            <w:pPr>
              <w:cnfStyle w:val="000000000000" w:firstRow="0" w:lastRow="0" w:firstColumn="0" w:lastColumn="0" w:oddVBand="0" w:evenVBand="0" w:oddHBand="0" w:evenHBand="0" w:firstRowFirstColumn="0" w:firstRowLastColumn="0" w:lastRowFirstColumn="0" w:lastRowLastColumn="0"/>
            </w:pPr>
            <w:r w:rsidRPr="001156E9">
              <w:t>13% with ‘known’ pathogenic alterations</w:t>
            </w:r>
          </w:p>
          <w:p w14:paraId="29EFD1AA" w14:textId="77777777" w:rsidR="003E427B" w:rsidRPr="001156E9" w:rsidRDefault="003E427B" w:rsidP="003E427B">
            <w:pPr>
              <w:cnfStyle w:val="000000000000" w:firstRow="0" w:lastRow="0" w:firstColumn="0" w:lastColumn="0" w:oddVBand="0" w:evenVBand="0" w:oddHBand="0" w:evenHBand="0" w:firstRowFirstColumn="0" w:firstRowLastColumn="0" w:lastRowFirstColumn="0" w:lastRowLastColumn="0"/>
            </w:pPr>
          </w:p>
          <w:p w14:paraId="704B1D27" w14:textId="77777777" w:rsidR="003E427B" w:rsidRPr="001156E9" w:rsidRDefault="003E427B" w:rsidP="003E427B">
            <w:pPr>
              <w:cnfStyle w:val="000000000000" w:firstRow="0" w:lastRow="0" w:firstColumn="0" w:lastColumn="0" w:oddVBand="0" w:evenVBand="0" w:oddHBand="0" w:evenHBand="0" w:firstRowFirstColumn="0" w:firstRowLastColumn="0" w:lastRowFirstColumn="0" w:lastRowLastColumn="0"/>
            </w:pPr>
            <w:r w:rsidRPr="001156E9">
              <w:t>45% including variants of unknown significance</w:t>
            </w:r>
          </w:p>
          <w:p w14:paraId="0CAA5C6E" w14:textId="77777777" w:rsidR="003E427B" w:rsidRPr="001156E9" w:rsidRDefault="003E427B" w:rsidP="003E427B">
            <w:pPr>
              <w:cnfStyle w:val="000000000000" w:firstRow="0" w:lastRow="0" w:firstColumn="0" w:lastColumn="0" w:oddVBand="0" w:evenVBand="0" w:oddHBand="0" w:evenHBand="0" w:firstRowFirstColumn="0" w:firstRowLastColumn="0" w:lastRowFirstColumn="0" w:lastRowLastColumn="0"/>
            </w:pPr>
          </w:p>
          <w:p w14:paraId="7EA893CA" w14:textId="381235BA" w:rsidR="003E427B" w:rsidRPr="001156E9" w:rsidRDefault="003E427B" w:rsidP="00F02CEE">
            <w:pPr>
              <w:cnfStyle w:val="000000000000" w:firstRow="0" w:lastRow="0" w:firstColumn="0" w:lastColumn="0" w:oddVBand="0" w:evenVBand="0" w:oddHBand="0" w:evenHBand="0" w:firstRowFirstColumn="0" w:firstRowLastColumn="0" w:lastRowFirstColumn="0" w:lastRowLastColumn="0"/>
            </w:pPr>
            <w:r w:rsidRPr="001156E9">
              <w:t xml:space="preserve">(from 47 (81%) patients </w:t>
            </w:r>
            <w:r w:rsidR="00F02CEE">
              <w:t>from the trial ITT population</w:t>
            </w:r>
            <w:r w:rsidR="00F02CEE" w:rsidRPr="001156E9">
              <w:t xml:space="preserve"> with tissue available for analysis</w:t>
            </w:r>
            <w:r w:rsidRPr="001156E9">
              <w:t>)</w:t>
            </w:r>
          </w:p>
        </w:tc>
        <w:tc>
          <w:tcPr>
            <w:tcW w:w="4111" w:type="dxa"/>
            <w:tcBorders>
              <w:bottom w:val="single" w:sz="4" w:space="0" w:color="auto"/>
            </w:tcBorders>
          </w:tcPr>
          <w:p w14:paraId="243AB68D" w14:textId="77777777" w:rsidR="003E427B" w:rsidRPr="001156E9" w:rsidRDefault="003E427B" w:rsidP="003E427B">
            <w:pPr>
              <w:cnfStyle w:val="000000000000" w:firstRow="0" w:lastRow="0" w:firstColumn="0" w:lastColumn="0" w:oddVBand="0" w:evenVBand="0" w:oddHBand="0" w:evenHBand="0" w:firstRowFirstColumn="0" w:firstRowLastColumn="0" w:lastRowFirstColumn="0" w:lastRowLastColumn="0"/>
            </w:pPr>
            <w:r w:rsidRPr="001156E9">
              <w:t>20.1%</w:t>
            </w:r>
          </w:p>
          <w:p w14:paraId="7B7A16F6" w14:textId="77777777" w:rsidR="003E427B" w:rsidRPr="001156E9" w:rsidRDefault="003E427B" w:rsidP="003E427B">
            <w:pPr>
              <w:cnfStyle w:val="000000000000" w:firstRow="0" w:lastRow="0" w:firstColumn="0" w:lastColumn="0" w:oddVBand="0" w:evenVBand="0" w:oddHBand="0" w:evenHBand="0" w:firstRowFirstColumn="0" w:firstRowLastColumn="0" w:lastRowFirstColumn="0" w:lastRowLastColumn="0"/>
            </w:pPr>
          </w:p>
          <w:p w14:paraId="15CFD01C" w14:textId="77777777" w:rsidR="003E427B" w:rsidRDefault="003E427B" w:rsidP="003E427B">
            <w:pPr>
              <w:cnfStyle w:val="000000000000" w:firstRow="0" w:lastRow="0" w:firstColumn="0" w:lastColumn="0" w:oddVBand="0" w:evenVBand="0" w:oddHBand="0" w:evenHBand="0" w:firstRowFirstColumn="0" w:firstRowLastColumn="0" w:lastRowFirstColumn="0" w:lastRowLastColumn="0"/>
            </w:pPr>
          </w:p>
          <w:p w14:paraId="606F75A5" w14:textId="77777777" w:rsidR="003E427B" w:rsidRDefault="003E427B" w:rsidP="003E427B">
            <w:pPr>
              <w:cnfStyle w:val="000000000000" w:firstRow="0" w:lastRow="0" w:firstColumn="0" w:lastColumn="0" w:oddVBand="0" w:evenVBand="0" w:oddHBand="0" w:evenHBand="0" w:firstRowFirstColumn="0" w:firstRowLastColumn="0" w:lastRowFirstColumn="0" w:lastRowLastColumn="0"/>
            </w:pPr>
          </w:p>
          <w:p w14:paraId="2F0132FA" w14:textId="77777777" w:rsidR="003E427B" w:rsidRDefault="003E427B" w:rsidP="003E427B">
            <w:pPr>
              <w:cnfStyle w:val="000000000000" w:firstRow="0" w:lastRow="0" w:firstColumn="0" w:lastColumn="0" w:oddVBand="0" w:evenVBand="0" w:oddHBand="0" w:evenHBand="0" w:firstRowFirstColumn="0" w:firstRowLastColumn="0" w:lastRowFirstColumn="0" w:lastRowLastColumn="0"/>
            </w:pPr>
          </w:p>
          <w:p w14:paraId="5C0D7A35" w14:textId="77777777" w:rsidR="003E427B" w:rsidRDefault="003E427B" w:rsidP="003E427B">
            <w:pPr>
              <w:cnfStyle w:val="000000000000" w:firstRow="0" w:lastRow="0" w:firstColumn="0" w:lastColumn="0" w:oddVBand="0" w:evenVBand="0" w:oddHBand="0" w:evenHBand="0" w:firstRowFirstColumn="0" w:firstRowLastColumn="0" w:lastRowFirstColumn="0" w:lastRowLastColumn="0"/>
            </w:pPr>
            <w:r w:rsidRPr="001156E9">
              <w:t>(31 of the 154 patient ITT population)</w:t>
            </w:r>
          </w:p>
          <w:p w14:paraId="0C1637D9" w14:textId="77777777" w:rsidR="001156E9" w:rsidRPr="001156E9" w:rsidRDefault="001156E9" w:rsidP="001156E9">
            <w:pPr>
              <w:cnfStyle w:val="000000000000" w:firstRow="0" w:lastRow="0" w:firstColumn="0" w:lastColumn="0" w:oddVBand="0" w:evenVBand="0" w:oddHBand="0" w:evenHBand="0" w:firstRowFirstColumn="0" w:firstRowLastColumn="0" w:lastRowFirstColumn="0" w:lastRowLastColumn="0"/>
            </w:pPr>
          </w:p>
        </w:tc>
      </w:tr>
    </w:tbl>
    <w:p w14:paraId="1BC5C7B0" w14:textId="77777777" w:rsidR="001156E9" w:rsidRDefault="001156E9"/>
    <w:p w14:paraId="0D8A6576" w14:textId="77777777" w:rsidR="00D653A9" w:rsidRDefault="003E427B">
      <w:r>
        <w:t>ITT, intention to treat</w:t>
      </w:r>
    </w:p>
    <w:p w14:paraId="11630E07" w14:textId="77777777" w:rsidR="001156E9" w:rsidRDefault="00D653A9">
      <w:r>
        <w:lastRenderedPageBreak/>
        <w:t>Supplementary Table 2</w:t>
      </w:r>
    </w:p>
    <w:p w14:paraId="201DD1D3" w14:textId="77777777" w:rsidR="00A0354D" w:rsidRDefault="00D653A9">
      <w:r>
        <w:t>Protocol defined secondary endpoints</w:t>
      </w:r>
    </w:p>
    <w:p w14:paraId="330756BB" w14:textId="77777777" w:rsidR="00504328" w:rsidRDefault="00504328"/>
    <w:tbl>
      <w:tblPr>
        <w:tblStyle w:val="PlainTable4"/>
        <w:tblW w:w="12616" w:type="dxa"/>
        <w:tblBorders>
          <w:top w:val="single" w:sz="4" w:space="0" w:color="auto"/>
          <w:bottom w:val="single" w:sz="4" w:space="0" w:color="auto"/>
        </w:tblBorders>
        <w:tblLook w:val="06A0" w:firstRow="1" w:lastRow="0" w:firstColumn="1" w:lastColumn="0" w:noHBand="1" w:noVBand="1"/>
      </w:tblPr>
      <w:tblGrid>
        <w:gridCol w:w="5103"/>
        <w:gridCol w:w="1878"/>
        <w:gridCol w:w="1878"/>
        <w:gridCol w:w="1878"/>
        <w:gridCol w:w="1879"/>
      </w:tblGrid>
      <w:tr w:rsidR="00504328" w:rsidRPr="00A0354D" w14:paraId="15807320" w14:textId="77777777" w:rsidTr="005043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auto"/>
              <w:bottom w:val="single" w:sz="4" w:space="0" w:color="auto"/>
            </w:tcBorders>
          </w:tcPr>
          <w:p w14:paraId="3B971DEC" w14:textId="77777777" w:rsidR="007131F3" w:rsidRPr="00A0354D" w:rsidRDefault="007131F3" w:rsidP="00504328">
            <w:pPr>
              <w:spacing w:line="360" w:lineRule="auto"/>
              <w:rPr>
                <w:b w:val="0"/>
              </w:rPr>
            </w:pPr>
          </w:p>
        </w:tc>
        <w:tc>
          <w:tcPr>
            <w:tcW w:w="1878" w:type="dxa"/>
            <w:tcBorders>
              <w:top w:val="single" w:sz="4" w:space="0" w:color="auto"/>
              <w:bottom w:val="single" w:sz="4" w:space="0" w:color="auto"/>
            </w:tcBorders>
          </w:tcPr>
          <w:p w14:paraId="2F63C658" w14:textId="70AD65BC" w:rsidR="007131F3" w:rsidRPr="00A0354D" w:rsidRDefault="00D653A9" w:rsidP="007A589A">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A0354D">
              <w:rPr>
                <w:b w:val="0"/>
              </w:rPr>
              <w:t>ATLANTIS</w:t>
            </w:r>
            <w:r w:rsidR="00DC6D00" w:rsidRPr="00A0354D">
              <w:rPr>
                <w:b w:val="0"/>
              </w:rPr>
              <w:t xml:space="preserve"> </w:t>
            </w:r>
            <w:r w:rsidR="007A589A">
              <w:rPr>
                <w:b w:val="0"/>
              </w:rPr>
              <w:fldChar w:fldCharType="begin">
                <w:fldData xml:space="preserve">PEVuZE5vdGU+PENpdGU+PEF1dGhvcj5DcmFiYjwvQXV0aG9yPjxZZWFyPjIwMjM8L1llYXI+PFJl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</w:fldData>
              </w:fldChar>
            </w:r>
            <w:r w:rsidR="007A589A">
              <w:rPr>
                <w:b w:val="0"/>
              </w:rPr>
              <w:instrText xml:space="preserve"> ADDIN EN.CITE </w:instrText>
            </w:r>
            <w:r w:rsidR="007A589A">
              <w:rPr>
                <w:b w:val="0"/>
              </w:rPr>
              <w:fldChar w:fldCharType="begin">
                <w:fldData xml:space="preserve">PEVuZE5vdGU+PENpdGU+PEF1dGhvcj5DcmFiYjwvQXV0aG9yPjxZZWFyPjIwMjM8L1llYXI+PFJl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1]</w:t>
            </w:r>
            <w:r w:rsidR="007A589A">
              <w:rPr>
                <w:b w:val="0"/>
              </w:rPr>
              <w:fldChar w:fldCharType="end"/>
            </w:r>
          </w:p>
        </w:tc>
        <w:tc>
          <w:tcPr>
            <w:tcW w:w="1878" w:type="dxa"/>
            <w:tcBorders>
              <w:top w:val="single" w:sz="4" w:space="0" w:color="auto"/>
              <w:bottom w:val="single" w:sz="4" w:space="0" w:color="auto"/>
            </w:tcBorders>
          </w:tcPr>
          <w:p w14:paraId="21BCEF1E" w14:textId="77E63271" w:rsidR="007131F3" w:rsidRPr="00A0354D" w:rsidRDefault="00D653A9" w:rsidP="007A589A">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A0354D">
              <w:rPr>
                <w:b w:val="0"/>
              </w:rPr>
              <w:t>Meet-URO12</w:t>
            </w:r>
            <w:r w:rsidR="00A278A4" w:rsidRPr="00A0354D">
              <w:rPr>
                <w:b w:val="0"/>
              </w:rPr>
              <w:t xml:space="preserve"> </w:t>
            </w:r>
            <w:r w:rsidR="007A589A">
              <w:rPr>
                <w:b w:val="0"/>
              </w:rPr>
              <w:fldChar w:fldCharType="begin">
                <w:fldData xml:space="preserve">PEVuZE5vdGU+PENpdGU+PEF1dGhvcj5WaWduYW5pPC9BdXRob3I+PFllYXI+MjAyMzwvWWVhcj48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</w:fldData>
              </w:fldChar>
            </w:r>
            <w:r w:rsidR="007A589A">
              <w:rPr>
                <w:b w:val="0"/>
              </w:rPr>
              <w:instrText xml:space="preserve"> ADDIN EN.CITE </w:instrText>
            </w:r>
            <w:r w:rsidR="007A589A">
              <w:rPr>
                <w:b w:val="0"/>
              </w:rPr>
              <w:fldChar w:fldCharType="begin">
                <w:fldData xml:space="preserve">PEVuZE5vdGU+PENpdGU+PEF1dGhvcj5WaWduYW5pPC9BdXRob3I+PFllYXI+MjAyMzwvWWVhcj48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2]</w:t>
            </w:r>
            <w:r w:rsidR="007A589A">
              <w:rPr>
                <w:b w:val="0"/>
              </w:rPr>
              <w:fldChar w:fldCharType="end"/>
            </w:r>
          </w:p>
        </w:tc>
        <w:tc>
          <w:tcPr>
            <w:tcW w:w="1878" w:type="dxa"/>
            <w:tcBorders>
              <w:top w:val="single" w:sz="4" w:space="0" w:color="auto"/>
              <w:bottom w:val="single" w:sz="4" w:space="0" w:color="auto"/>
            </w:tcBorders>
          </w:tcPr>
          <w:p w14:paraId="682E20DF" w14:textId="321504CF" w:rsidR="007131F3" w:rsidRPr="00A0354D" w:rsidRDefault="00D653A9" w:rsidP="007A589A">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A0354D">
              <w:rPr>
                <w:b w:val="0"/>
              </w:rPr>
              <w:t>BAYOU</w:t>
            </w:r>
            <w:r w:rsidR="00A278A4" w:rsidRPr="00A0354D">
              <w:rPr>
                <w:b w:val="0"/>
              </w:rPr>
              <w:t xml:space="preserve"> </w:t>
            </w:r>
            <w:r w:rsidR="007A589A">
              <w:rPr>
                <w:b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rPr>
              <w:instrText xml:space="preserve"> ADDIN EN.CITE </w:instrText>
            </w:r>
            <w:r w:rsidR="007A589A">
              <w:rPr>
                <w:b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3]</w:t>
            </w:r>
            <w:r w:rsidR="007A589A">
              <w:rPr>
                <w:b w:val="0"/>
              </w:rPr>
              <w:fldChar w:fldCharType="end"/>
            </w:r>
          </w:p>
        </w:tc>
        <w:tc>
          <w:tcPr>
            <w:tcW w:w="1879" w:type="dxa"/>
            <w:tcBorders>
              <w:top w:val="single" w:sz="4" w:space="0" w:color="auto"/>
              <w:bottom w:val="single" w:sz="4" w:space="0" w:color="auto"/>
            </w:tcBorders>
          </w:tcPr>
          <w:p w14:paraId="4CAFF615" w14:textId="513DF178" w:rsidR="007131F3" w:rsidRPr="00A0354D" w:rsidRDefault="00D653A9" w:rsidP="007A589A">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A0354D">
              <w:rPr>
                <w:b w:val="0"/>
              </w:rPr>
              <w:t xml:space="preserve">BAYOU biomarker </w:t>
            </w:r>
            <w:r w:rsidR="008B1C37" w:rsidRPr="00A0354D">
              <w:rPr>
                <w:b w:val="0"/>
              </w:rPr>
              <w:t xml:space="preserve">positive </w:t>
            </w:r>
            <w:r w:rsidRPr="00A0354D">
              <w:rPr>
                <w:b w:val="0"/>
              </w:rPr>
              <w:t>subset</w:t>
            </w:r>
            <w:r w:rsidR="00A278A4" w:rsidRPr="00A0354D">
              <w:rPr>
                <w:b w:val="0"/>
              </w:rPr>
              <w:t xml:space="preserve"> </w:t>
            </w:r>
            <w:r w:rsidR="007A589A">
              <w:rPr>
                <w:b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rPr>
              <w:instrText xml:space="preserve"> ADDIN EN.CITE </w:instrText>
            </w:r>
            <w:r w:rsidR="007A589A">
              <w:rPr>
                <w:b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3]</w:t>
            </w:r>
            <w:r w:rsidR="007A589A">
              <w:rPr>
                <w:b w:val="0"/>
              </w:rPr>
              <w:fldChar w:fldCharType="end"/>
            </w:r>
          </w:p>
        </w:tc>
      </w:tr>
      <w:tr w:rsidR="004F6C7B" w:rsidRPr="00A0354D" w14:paraId="39B0F5D3" w14:textId="77777777" w:rsidTr="00504328">
        <w:tc>
          <w:tcPr>
            <w:cnfStyle w:val="001000000000" w:firstRow="0" w:lastRow="0" w:firstColumn="1" w:lastColumn="0" w:oddVBand="0" w:evenVBand="0" w:oddHBand="0" w:evenHBand="0" w:firstRowFirstColumn="0" w:firstRowLastColumn="0" w:lastRowFirstColumn="0" w:lastRowLastColumn="0"/>
            <w:tcW w:w="5103" w:type="dxa"/>
            <w:tcBorders>
              <w:top w:val="single" w:sz="4" w:space="0" w:color="auto"/>
            </w:tcBorders>
          </w:tcPr>
          <w:p w14:paraId="7BCD50E3" w14:textId="77777777" w:rsidR="004F6C7B" w:rsidRPr="00A0354D" w:rsidRDefault="004F6C7B" w:rsidP="004F6C7B">
            <w:pPr>
              <w:spacing w:line="360" w:lineRule="auto"/>
              <w:rPr>
                <w:b w:val="0"/>
              </w:rPr>
            </w:pPr>
            <w:r w:rsidRPr="00A0354D">
              <w:rPr>
                <w:b w:val="0"/>
              </w:rPr>
              <w:t>Overall Survival</w:t>
            </w:r>
          </w:p>
        </w:tc>
        <w:tc>
          <w:tcPr>
            <w:tcW w:w="1878" w:type="dxa"/>
            <w:tcBorders>
              <w:top w:val="single" w:sz="4" w:space="0" w:color="auto"/>
            </w:tcBorders>
          </w:tcPr>
          <w:p w14:paraId="0EA5127F"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8" w:type="dxa"/>
            <w:tcBorders>
              <w:top w:val="single" w:sz="4" w:space="0" w:color="auto"/>
            </w:tcBorders>
          </w:tcPr>
          <w:p w14:paraId="6DC359B1" w14:textId="77777777" w:rsidR="004F6C7B" w:rsidRDefault="004F6C7B" w:rsidP="004F6C7B">
            <w:pPr>
              <w:jc w:val="center"/>
              <w:cnfStyle w:val="000000000000" w:firstRow="0" w:lastRow="0" w:firstColumn="0" w:lastColumn="0" w:oddVBand="0" w:evenVBand="0" w:oddHBand="0" w:evenHBand="0" w:firstRowFirstColumn="0" w:firstRowLastColumn="0" w:lastRowFirstColumn="0" w:lastRowLastColumn="0"/>
            </w:pPr>
            <w:r w:rsidRPr="00F55235">
              <w:t>X*</w:t>
            </w:r>
          </w:p>
        </w:tc>
        <w:tc>
          <w:tcPr>
            <w:tcW w:w="1878" w:type="dxa"/>
            <w:tcBorders>
              <w:top w:val="single" w:sz="4" w:space="0" w:color="auto"/>
            </w:tcBorders>
          </w:tcPr>
          <w:p w14:paraId="7A54C70B"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9" w:type="dxa"/>
            <w:tcBorders>
              <w:top w:val="single" w:sz="4" w:space="0" w:color="auto"/>
            </w:tcBorders>
          </w:tcPr>
          <w:p w14:paraId="2164F8FE"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4F6C7B" w:rsidRPr="00A0354D" w14:paraId="7B99B3BE"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54D3796A" w14:textId="77777777" w:rsidR="004F6C7B" w:rsidRPr="00A0354D" w:rsidRDefault="004F6C7B" w:rsidP="004F6C7B">
            <w:pPr>
              <w:spacing w:line="360" w:lineRule="auto"/>
              <w:rPr>
                <w:b w:val="0"/>
              </w:rPr>
            </w:pPr>
            <w:r w:rsidRPr="00A0354D">
              <w:rPr>
                <w:b w:val="0"/>
              </w:rPr>
              <w:t>Patients alive at 18 months</w:t>
            </w:r>
          </w:p>
        </w:tc>
        <w:tc>
          <w:tcPr>
            <w:tcW w:w="1878" w:type="dxa"/>
          </w:tcPr>
          <w:p w14:paraId="4FE5C893"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3D4C8CEA" w14:textId="77777777" w:rsidR="004F6C7B" w:rsidRDefault="004F6C7B" w:rsidP="004F6C7B">
            <w:pPr>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3CC6BADC"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9" w:type="dxa"/>
          </w:tcPr>
          <w:p w14:paraId="2EFB5933"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4F6C7B" w:rsidRPr="00A0354D" w14:paraId="0D364B3F"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52918565" w14:textId="77777777" w:rsidR="004F6C7B" w:rsidRPr="00A0354D" w:rsidRDefault="004F6C7B" w:rsidP="004F6C7B">
            <w:pPr>
              <w:spacing w:line="360" w:lineRule="auto"/>
              <w:rPr>
                <w:b w:val="0"/>
              </w:rPr>
            </w:pPr>
            <w:r w:rsidRPr="00A0354D">
              <w:rPr>
                <w:b w:val="0"/>
              </w:rPr>
              <w:t>Objective response rate</w:t>
            </w:r>
          </w:p>
        </w:tc>
        <w:tc>
          <w:tcPr>
            <w:tcW w:w="1878" w:type="dxa"/>
          </w:tcPr>
          <w:p w14:paraId="33B759D2"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8" w:type="dxa"/>
          </w:tcPr>
          <w:p w14:paraId="1BFD96DF" w14:textId="77777777" w:rsidR="004F6C7B" w:rsidRDefault="004F6C7B" w:rsidP="004F6C7B">
            <w:pPr>
              <w:jc w:val="center"/>
              <w:cnfStyle w:val="000000000000" w:firstRow="0" w:lastRow="0" w:firstColumn="0" w:lastColumn="0" w:oddVBand="0" w:evenVBand="0" w:oddHBand="0" w:evenHBand="0" w:firstRowFirstColumn="0" w:firstRowLastColumn="0" w:lastRowFirstColumn="0" w:lastRowLastColumn="0"/>
            </w:pPr>
            <w:r w:rsidRPr="00F55235">
              <w:t>X*</w:t>
            </w:r>
          </w:p>
        </w:tc>
        <w:tc>
          <w:tcPr>
            <w:tcW w:w="1878" w:type="dxa"/>
          </w:tcPr>
          <w:p w14:paraId="6A91AAB9"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9" w:type="dxa"/>
          </w:tcPr>
          <w:p w14:paraId="714F6082" w14:textId="77777777" w:rsidR="004F6C7B" w:rsidRPr="00A0354D" w:rsidRDefault="004F6C7B" w:rsidP="004F6C7B">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r>
      <w:tr w:rsidR="00504328" w:rsidRPr="00A0354D" w14:paraId="3E0E17F0"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76F178A4" w14:textId="77777777" w:rsidR="007131F3" w:rsidRPr="00A0354D" w:rsidRDefault="007131F3" w:rsidP="00504328">
            <w:pPr>
              <w:spacing w:line="360" w:lineRule="auto"/>
              <w:rPr>
                <w:b w:val="0"/>
              </w:rPr>
            </w:pPr>
            <w:r w:rsidRPr="00A0354D">
              <w:rPr>
                <w:b w:val="0"/>
              </w:rPr>
              <w:t>Maximum percentage decrease in measurable disease</w:t>
            </w:r>
          </w:p>
        </w:tc>
        <w:tc>
          <w:tcPr>
            <w:tcW w:w="1878" w:type="dxa"/>
          </w:tcPr>
          <w:p w14:paraId="28AE13BB" w14:textId="77777777" w:rsidR="007131F3" w:rsidRPr="00A0354D" w:rsidRDefault="00B431AF"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8" w:type="dxa"/>
          </w:tcPr>
          <w:p w14:paraId="3937B2FE" w14:textId="77777777" w:rsidR="007131F3" w:rsidRPr="00A0354D" w:rsidRDefault="007131F3"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28DA8DBF" w14:textId="77777777" w:rsidR="007131F3" w:rsidRPr="00A0354D" w:rsidRDefault="007131F3"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9" w:type="dxa"/>
          </w:tcPr>
          <w:p w14:paraId="637C9933" w14:textId="77777777" w:rsidR="007131F3" w:rsidRPr="00A0354D" w:rsidRDefault="007131F3"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504328" w:rsidRPr="00A0354D" w14:paraId="7A298E4A"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3DB926EF" w14:textId="77777777" w:rsidR="00D653A9" w:rsidRPr="00A0354D" w:rsidRDefault="00D653A9" w:rsidP="00504328">
            <w:pPr>
              <w:spacing w:line="360" w:lineRule="auto"/>
              <w:rPr>
                <w:b w:val="0"/>
              </w:rPr>
            </w:pPr>
            <w:r w:rsidRPr="00A0354D">
              <w:rPr>
                <w:b w:val="0"/>
              </w:rPr>
              <w:t>Duration of response</w:t>
            </w:r>
          </w:p>
        </w:tc>
        <w:tc>
          <w:tcPr>
            <w:tcW w:w="1878" w:type="dxa"/>
          </w:tcPr>
          <w:p w14:paraId="03176303"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333E28CE" w14:textId="77777777" w:rsidR="00D653A9" w:rsidRPr="004F6C7B" w:rsidRDefault="004F6C7B" w:rsidP="00504328">
            <w:pPr>
              <w:spacing w:line="360" w:lineRule="auto"/>
              <w:jc w:val="center"/>
              <w:cnfStyle w:val="000000000000" w:firstRow="0" w:lastRow="0" w:firstColumn="0" w:lastColumn="0" w:oddVBand="0" w:evenVBand="0" w:oddHBand="0" w:evenHBand="0" w:firstRowFirstColumn="0" w:firstRowLastColumn="0" w:lastRowFirstColumn="0" w:lastRowLastColumn="0"/>
              <w:rPr>
                <w:vertAlign w:val="superscript"/>
              </w:rPr>
            </w:pPr>
            <w:r>
              <w:t>X*</w:t>
            </w:r>
          </w:p>
        </w:tc>
        <w:tc>
          <w:tcPr>
            <w:tcW w:w="1878" w:type="dxa"/>
          </w:tcPr>
          <w:p w14:paraId="72B041F3"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9" w:type="dxa"/>
          </w:tcPr>
          <w:p w14:paraId="6EDEF352"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r>
      <w:tr w:rsidR="00504328" w:rsidRPr="00A0354D" w14:paraId="1BC2A5C5"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2744B6AE" w14:textId="77777777" w:rsidR="00D653A9" w:rsidRPr="00A0354D" w:rsidRDefault="008B1C37" w:rsidP="00504328">
            <w:pPr>
              <w:spacing w:line="360" w:lineRule="auto"/>
              <w:rPr>
                <w:b w:val="0"/>
              </w:rPr>
            </w:pPr>
            <w:r w:rsidRPr="00A0354D">
              <w:rPr>
                <w:b w:val="0"/>
              </w:rPr>
              <w:t>Progression free survival</w:t>
            </w:r>
          </w:p>
        </w:tc>
        <w:tc>
          <w:tcPr>
            <w:tcW w:w="1878" w:type="dxa"/>
          </w:tcPr>
          <w:p w14:paraId="1220E630"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132B8307"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074E50E1"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9" w:type="dxa"/>
          </w:tcPr>
          <w:p w14:paraId="62817717"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r>
      <w:tr w:rsidR="00504328" w:rsidRPr="00A0354D" w14:paraId="2DB71B26"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155E2613" w14:textId="77777777" w:rsidR="00D653A9" w:rsidRPr="00A0354D" w:rsidRDefault="00D653A9" w:rsidP="00504328">
            <w:pPr>
              <w:spacing w:line="360" w:lineRule="auto"/>
              <w:rPr>
                <w:b w:val="0"/>
              </w:rPr>
            </w:pPr>
            <w:r w:rsidRPr="00A0354D">
              <w:rPr>
                <w:b w:val="0"/>
              </w:rPr>
              <w:t>Progression-free survival at 6 months</w:t>
            </w:r>
          </w:p>
        </w:tc>
        <w:tc>
          <w:tcPr>
            <w:tcW w:w="1878" w:type="dxa"/>
          </w:tcPr>
          <w:p w14:paraId="57E76085"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626EC24E"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8" w:type="dxa"/>
          </w:tcPr>
          <w:p w14:paraId="4E210B11"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9" w:type="dxa"/>
          </w:tcPr>
          <w:p w14:paraId="64B2781F"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r>
      <w:tr w:rsidR="00504328" w:rsidRPr="00A0354D" w14:paraId="145BF221"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64994B22" w14:textId="77777777" w:rsidR="00D653A9" w:rsidRPr="00A0354D" w:rsidRDefault="00D653A9" w:rsidP="00504328">
            <w:pPr>
              <w:spacing w:line="360" w:lineRule="auto"/>
              <w:rPr>
                <w:b w:val="0"/>
              </w:rPr>
            </w:pPr>
            <w:r w:rsidRPr="00A0354D">
              <w:rPr>
                <w:b w:val="0"/>
              </w:rPr>
              <w:t>Pharmacokinetics and immunogenicity</w:t>
            </w:r>
          </w:p>
        </w:tc>
        <w:tc>
          <w:tcPr>
            <w:tcW w:w="1878" w:type="dxa"/>
          </w:tcPr>
          <w:p w14:paraId="67E43862"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3953EA0F"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63470ED9"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9" w:type="dxa"/>
          </w:tcPr>
          <w:p w14:paraId="38118D06"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504328" w:rsidRPr="00A0354D" w14:paraId="03465BAD"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26649263" w14:textId="77777777" w:rsidR="00D653A9" w:rsidRPr="00A0354D" w:rsidRDefault="00D653A9" w:rsidP="00504328">
            <w:pPr>
              <w:spacing w:line="360" w:lineRule="auto"/>
              <w:rPr>
                <w:b w:val="0"/>
              </w:rPr>
            </w:pPr>
            <w:r w:rsidRPr="00A0354D">
              <w:rPr>
                <w:b w:val="0"/>
              </w:rPr>
              <w:t>Health-related quality of life</w:t>
            </w:r>
          </w:p>
        </w:tc>
        <w:tc>
          <w:tcPr>
            <w:tcW w:w="1878" w:type="dxa"/>
          </w:tcPr>
          <w:p w14:paraId="7B50B4DB"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c>
          <w:tcPr>
            <w:tcW w:w="1878" w:type="dxa"/>
          </w:tcPr>
          <w:p w14:paraId="62372E0B" w14:textId="77777777" w:rsidR="00D653A9" w:rsidRPr="004F6C7B"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4F6C7B">
              <w:t>X</w:t>
            </w:r>
            <w:r w:rsidR="004F6C7B" w:rsidRPr="004F6C7B">
              <w:t>*</w:t>
            </w:r>
          </w:p>
        </w:tc>
        <w:tc>
          <w:tcPr>
            <w:tcW w:w="1878" w:type="dxa"/>
          </w:tcPr>
          <w:p w14:paraId="79EE38D4" w14:textId="77777777" w:rsidR="00D653A9" w:rsidRPr="004F6C7B"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4F6C7B">
              <w:t>X</w:t>
            </w:r>
          </w:p>
        </w:tc>
        <w:tc>
          <w:tcPr>
            <w:tcW w:w="1879" w:type="dxa"/>
          </w:tcPr>
          <w:p w14:paraId="43071F3E"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r>
      <w:tr w:rsidR="00504328" w:rsidRPr="00A0354D" w14:paraId="74E4864C" w14:textId="77777777" w:rsidTr="00504328">
        <w:tc>
          <w:tcPr>
            <w:cnfStyle w:val="001000000000" w:firstRow="0" w:lastRow="0" w:firstColumn="1" w:lastColumn="0" w:oddVBand="0" w:evenVBand="0" w:oddHBand="0" w:evenHBand="0" w:firstRowFirstColumn="0" w:firstRowLastColumn="0" w:lastRowFirstColumn="0" w:lastRowLastColumn="0"/>
            <w:tcW w:w="5103" w:type="dxa"/>
          </w:tcPr>
          <w:p w14:paraId="3D37C0A2" w14:textId="77777777" w:rsidR="00D653A9" w:rsidRPr="00A0354D" w:rsidRDefault="00D653A9" w:rsidP="00504328">
            <w:pPr>
              <w:spacing w:line="360" w:lineRule="auto"/>
              <w:rPr>
                <w:b w:val="0"/>
              </w:rPr>
            </w:pPr>
            <w:r w:rsidRPr="00A0354D">
              <w:rPr>
                <w:b w:val="0"/>
              </w:rPr>
              <w:t>Safety and tolerability</w:t>
            </w:r>
          </w:p>
        </w:tc>
        <w:tc>
          <w:tcPr>
            <w:tcW w:w="1878" w:type="dxa"/>
          </w:tcPr>
          <w:p w14:paraId="1EE5D6F4"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8" w:type="dxa"/>
          </w:tcPr>
          <w:p w14:paraId="72741FC9"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8" w:type="dxa"/>
          </w:tcPr>
          <w:p w14:paraId="6BF4575B"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r w:rsidRPr="00A0354D">
              <w:t>X</w:t>
            </w:r>
          </w:p>
        </w:tc>
        <w:tc>
          <w:tcPr>
            <w:tcW w:w="1879" w:type="dxa"/>
          </w:tcPr>
          <w:p w14:paraId="17C82949" w14:textId="77777777" w:rsidR="00D653A9" w:rsidRPr="00A0354D" w:rsidRDefault="00D653A9" w:rsidP="00504328">
            <w:pPr>
              <w:spacing w:line="360" w:lineRule="auto"/>
              <w:jc w:val="center"/>
              <w:cnfStyle w:val="000000000000" w:firstRow="0" w:lastRow="0" w:firstColumn="0" w:lastColumn="0" w:oddVBand="0" w:evenVBand="0" w:oddHBand="0" w:evenHBand="0" w:firstRowFirstColumn="0" w:firstRowLastColumn="0" w:lastRowFirstColumn="0" w:lastRowLastColumn="0"/>
            </w:pPr>
          </w:p>
        </w:tc>
      </w:tr>
    </w:tbl>
    <w:p w14:paraId="7E00F4F6" w14:textId="77777777" w:rsidR="00A0354D" w:rsidRDefault="00A0354D"/>
    <w:p w14:paraId="05C27C2E" w14:textId="0A3FFE8C" w:rsidR="004F6C7B" w:rsidRDefault="004F6C7B" w:rsidP="004F6C7B">
      <w:r>
        <w:t xml:space="preserve">* Protocol defined secondary endpoint for which data </w:t>
      </w:r>
      <w:r w:rsidR="009D24D0">
        <w:t>are</w:t>
      </w:r>
      <w:r>
        <w:t xml:space="preserve"> not </w:t>
      </w:r>
      <w:r w:rsidR="008934C6">
        <w:t>yet</w:t>
      </w:r>
      <w:r>
        <w:t xml:space="preserve"> reported</w:t>
      </w:r>
    </w:p>
    <w:p w14:paraId="1122991A" w14:textId="77777777" w:rsidR="00A0354D" w:rsidRDefault="00A0354D">
      <w:r>
        <w:br w:type="page"/>
      </w:r>
    </w:p>
    <w:p w14:paraId="77582A3F" w14:textId="15010618" w:rsidR="008934C6" w:rsidRDefault="008934C6" w:rsidP="008934C6">
      <w:r>
        <w:lastRenderedPageBreak/>
        <w:t>Supplementary Table 3</w:t>
      </w:r>
      <w:r w:rsidR="009C064F">
        <w:t>.</w:t>
      </w:r>
    </w:p>
    <w:p w14:paraId="0C59AEBF" w14:textId="7CD7BFAB" w:rsidR="008934C6" w:rsidRDefault="00D21BB4" w:rsidP="008934C6">
      <w:r>
        <w:t>S</w:t>
      </w:r>
      <w:r w:rsidR="008934C6">
        <w:t>econdary endpoint</w:t>
      </w:r>
      <w:r w:rsidR="0031314C">
        <w:t xml:space="preserve"> efficacy outcome</w:t>
      </w:r>
      <w:r w:rsidR="008934C6">
        <w:t>s</w:t>
      </w:r>
    </w:p>
    <w:p w14:paraId="6791929A" w14:textId="77777777" w:rsidR="00A0354D" w:rsidRDefault="00A0354D"/>
    <w:tbl>
      <w:tblPr>
        <w:tblStyle w:val="PlainTable4"/>
        <w:tblW w:w="14029" w:type="dxa"/>
        <w:tblLook w:val="06A0" w:firstRow="1" w:lastRow="0" w:firstColumn="1" w:lastColumn="0" w:noHBand="1" w:noVBand="1"/>
      </w:tblPr>
      <w:tblGrid>
        <w:gridCol w:w="1985"/>
        <w:gridCol w:w="4111"/>
        <w:gridCol w:w="3402"/>
        <w:gridCol w:w="4531"/>
      </w:tblGrid>
      <w:tr w:rsidR="008934C6" w:rsidRPr="005960A3" w14:paraId="3F9789E8" w14:textId="77777777" w:rsidTr="003131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tcBorders>
          </w:tcPr>
          <w:p w14:paraId="56B20725" w14:textId="77777777" w:rsidR="008934C6" w:rsidRPr="005960A3" w:rsidRDefault="008934C6" w:rsidP="00AF63AF">
            <w:pPr>
              <w:rPr>
                <w:b w:val="0"/>
                <w:bCs w:val="0"/>
              </w:rPr>
            </w:pPr>
          </w:p>
        </w:tc>
        <w:tc>
          <w:tcPr>
            <w:tcW w:w="4111" w:type="dxa"/>
            <w:tcBorders>
              <w:top w:val="single" w:sz="4" w:space="0" w:color="auto"/>
              <w:bottom w:val="single" w:sz="4" w:space="0" w:color="auto"/>
            </w:tcBorders>
          </w:tcPr>
          <w:p w14:paraId="06C8F12F" w14:textId="1B2BA3C9" w:rsidR="008934C6" w:rsidRDefault="008934C6" w:rsidP="00AF63AF">
            <w:pPr>
              <w:cnfStyle w:val="100000000000" w:firstRow="1" w:lastRow="0" w:firstColumn="0" w:lastColumn="0" w:oddVBand="0" w:evenVBand="0" w:oddHBand="0" w:evenHBand="0" w:firstRowFirstColumn="0" w:firstRowLastColumn="0" w:lastRowFirstColumn="0" w:lastRowLastColumn="0"/>
              <w:rPr>
                <w:b w:val="0"/>
              </w:rPr>
            </w:pPr>
            <w:r w:rsidRPr="005960A3">
              <w:rPr>
                <w:b w:val="0"/>
              </w:rPr>
              <w:t>ATLANTIS</w:t>
            </w:r>
            <w:r w:rsidR="005960A3">
              <w:rPr>
                <w:b w:val="0"/>
              </w:rPr>
              <w:t xml:space="preserve"> </w:t>
            </w:r>
            <w:r w:rsidR="007A589A">
              <w:rPr>
                <w:b w:val="0"/>
              </w:rPr>
              <w:fldChar w:fldCharType="begin">
                <w:fldData xml:space="preserve">PEVuZE5vdGU+PENpdGU+PEF1dGhvcj5DcmFiYjwvQXV0aG9yPjxZZWFyPjIwMjM8L1llYXI+PFJl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</w:fldData>
              </w:fldChar>
            </w:r>
            <w:r w:rsidR="007A589A">
              <w:rPr>
                <w:b w:val="0"/>
              </w:rPr>
              <w:instrText xml:space="preserve"> ADDIN EN.CITE </w:instrText>
            </w:r>
            <w:r w:rsidR="007A589A">
              <w:rPr>
                <w:b w:val="0"/>
              </w:rPr>
              <w:fldChar w:fldCharType="begin">
                <w:fldData xml:space="preserve">PEVuZE5vdGU+PENpdGU+PEF1dGhvcj5DcmFiYjwvQXV0aG9yPjxZZWFyPjIwMjM8L1llYXI+PFJl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1]</w:t>
            </w:r>
            <w:r w:rsidR="007A589A">
              <w:rPr>
                <w:b w:val="0"/>
              </w:rPr>
              <w:fldChar w:fldCharType="end"/>
            </w:r>
          </w:p>
          <w:p w14:paraId="65D94A46" w14:textId="77777777" w:rsidR="005960A3" w:rsidRPr="005960A3" w:rsidRDefault="005960A3" w:rsidP="00AF63AF">
            <w:pPr>
              <w:cnfStyle w:val="100000000000" w:firstRow="1" w:lastRow="0" w:firstColumn="0" w:lastColumn="0" w:oddVBand="0" w:evenVBand="0" w:oddHBand="0" w:evenHBand="0" w:firstRowFirstColumn="0" w:firstRowLastColumn="0" w:lastRowFirstColumn="0" w:lastRowLastColumn="0"/>
              <w:rPr>
                <w:b w:val="0"/>
                <w:bCs w:val="0"/>
              </w:rPr>
            </w:pPr>
          </w:p>
        </w:tc>
        <w:tc>
          <w:tcPr>
            <w:tcW w:w="3402" w:type="dxa"/>
            <w:tcBorders>
              <w:top w:val="single" w:sz="4" w:space="0" w:color="auto"/>
              <w:bottom w:val="single" w:sz="4" w:space="0" w:color="auto"/>
            </w:tcBorders>
          </w:tcPr>
          <w:p w14:paraId="5C035417" w14:textId="12C70DCA" w:rsidR="008934C6" w:rsidRPr="005960A3" w:rsidRDefault="008934C6" w:rsidP="007A589A">
            <w:pPr>
              <w:cnfStyle w:val="100000000000" w:firstRow="1" w:lastRow="0" w:firstColumn="0" w:lastColumn="0" w:oddVBand="0" w:evenVBand="0" w:oddHBand="0" w:evenHBand="0" w:firstRowFirstColumn="0" w:firstRowLastColumn="0" w:lastRowFirstColumn="0" w:lastRowLastColumn="0"/>
              <w:rPr>
                <w:b w:val="0"/>
                <w:bCs w:val="0"/>
              </w:rPr>
            </w:pPr>
            <w:r w:rsidRPr="005960A3">
              <w:rPr>
                <w:b w:val="0"/>
              </w:rPr>
              <w:t>Meet-URO12</w:t>
            </w:r>
            <w:r w:rsidR="007A589A">
              <w:rPr>
                <w:b w:val="0"/>
              </w:rPr>
              <w:t xml:space="preserve"> </w:t>
            </w:r>
            <w:r w:rsidR="007A589A">
              <w:rPr>
                <w:b w:val="0"/>
              </w:rPr>
              <w:fldChar w:fldCharType="begin">
                <w:fldData xml:space="preserve">PEVuZE5vdGU+PENpdGU+PEF1dGhvcj5WaWduYW5pPC9BdXRob3I+PFllYXI+MjAyMzwvWWVhcj48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</w:fldData>
              </w:fldChar>
            </w:r>
            <w:r w:rsidR="007A589A">
              <w:rPr>
                <w:b w:val="0"/>
              </w:rPr>
              <w:instrText xml:space="preserve"> ADDIN EN.CITE </w:instrText>
            </w:r>
            <w:r w:rsidR="007A589A">
              <w:rPr>
                <w:b w:val="0"/>
              </w:rPr>
              <w:fldChar w:fldCharType="begin">
                <w:fldData xml:space="preserve">PEVuZE5vdGU+PENpdGU+PEF1dGhvcj5WaWduYW5pPC9BdXRob3I+PFllYXI+MjAyMzwvWWVhcj48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2]</w:t>
            </w:r>
            <w:r w:rsidR="007A589A">
              <w:rPr>
                <w:b w:val="0"/>
              </w:rPr>
              <w:fldChar w:fldCharType="end"/>
            </w:r>
          </w:p>
        </w:tc>
        <w:tc>
          <w:tcPr>
            <w:tcW w:w="4531" w:type="dxa"/>
            <w:tcBorders>
              <w:top w:val="single" w:sz="4" w:space="0" w:color="auto"/>
              <w:bottom w:val="single" w:sz="4" w:space="0" w:color="auto"/>
            </w:tcBorders>
          </w:tcPr>
          <w:p w14:paraId="06BDEF72" w14:textId="5D535617" w:rsidR="008934C6" w:rsidRPr="005960A3" w:rsidRDefault="008934C6" w:rsidP="007A589A">
            <w:pPr>
              <w:cnfStyle w:val="100000000000" w:firstRow="1" w:lastRow="0" w:firstColumn="0" w:lastColumn="0" w:oddVBand="0" w:evenVBand="0" w:oddHBand="0" w:evenHBand="0" w:firstRowFirstColumn="0" w:firstRowLastColumn="0" w:lastRowFirstColumn="0" w:lastRowLastColumn="0"/>
              <w:rPr>
                <w:b w:val="0"/>
                <w:bCs w:val="0"/>
              </w:rPr>
            </w:pPr>
            <w:r w:rsidRPr="005960A3">
              <w:rPr>
                <w:b w:val="0"/>
              </w:rPr>
              <w:t>BAYOU</w:t>
            </w:r>
            <w:r w:rsidR="002743F8">
              <w:rPr>
                <w:b w:val="0"/>
              </w:rPr>
              <w:t xml:space="preserve"> </w:t>
            </w:r>
            <w:r w:rsidR="007A589A">
              <w:rPr>
                <w:b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rPr>
              <w:instrText xml:space="preserve"> ADDIN EN.CITE </w:instrText>
            </w:r>
            <w:r w:rsidR="007A589A">
              <w:rPr>
                <w:b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rPr>
              <w:instrText xml:space="preserve"> ADDIN EN.CITE.DATA </w:instrText>
            </w:r>
            <w:r w:rsidR="007A589A">
              <w:rPr>
                <w:b w:val="0"/>
              </w:rPr>
            </w:r>
            <w:r w:rsidR="007A589A">
              <w:rPr>
                <w:b w:val="0"/>
              </w:rPr>
              <w:fldChar w:fldCharType="end"/>
            </w:r>
            <w:r w:rsidR="007A589A">
              <w:rPr>
                <w:b w:val="0"/>
              </w:rPr>
              <w:fldChar w:fldCharType="separate"/>
            </w:r>
            <w:r w:rsidR="007A589A">
              <w:rPr>
                <w:b w:val="0"/>
                <w:noProof/>
              </w:rPr>
              <w:t>[3]</w:t>
            </w:r>
            <w:r w:rsidR="007A589A">
              <w:rPr>
                <w:b w:val="0"/>
              </w:rPr>
              <w:fldChar w:fldCharType="end"/>
            </w:r>
          </w:p>
        </w:tc>
      </w:tr>
      <w:tr w:rsidR="008934C6" w:rsidRPr="005960A3" w14:paraId="4777EF15" w14:textId="77777777" w:rsidTr="0031314C">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tcPr>
          <w:p w14:paraId="33926A8A" w14:textId="77777777" w:rsidR="008934C6" w:rsidRPr="005960A3" w:rsidRDefault="008934C6" w:rsidP="00AF63AF">
            <w:pPr>
              <w:rPr>
                <w:b w:val="0"/>
                <w:bCs w:val="0"/>
              </w:rPr>
            </w:pPr>
            <w:r w:rsidRPr="005960A3">
              <w:rPr>
                <w:b w:val="0"/>
              </w:rPr>
              <w:t>Overall Survival</w:t>
            </w:r>
          </w:p>
        </w:tc>
        <w:tc>
          <w:tcPr>
            <w:tcW w:w="4111" w:type="dxa"/>
            <w:tcBorders>
              <w:top w:val="single" w:sz="4" w:space="0" w:color="auto"/>
            </w:tcBorders>
          </w:tcPr>
          <w:p w14:paraId="130E0122"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Median, rucaparib: not reached</w:t>
            </w:r>
          </w:p>
          <w:p w14:paraId="1B4E3664"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p>
          <w:p w14:paraId="22896748" w14:textId="77777777" w:rsidR="0031314C" w:rsidRDefault="0031314C" w:rsidP="00AF63AF">
            <w:pPr>
              <w:cnfStyle w:val="000000000000" w:firstRow="0" w:lastRow="0" w:firstColumn="0" w:lastColumn="0" w:oddVBand="0" w:evenVBand="0" w:oddHBand="0" w:evenHBand="0" w:firstRowFirstColumn="0" w:firstRowLastColumn="0" w:lastRowFirstColumn="0" w:lastRowLastColumn="0"/>
            </w:pPr>
          </w:p>
          <w:p w14:paraId="0C4BFD8A" w14:textId="77777777" w:rsidR="0031314C" w:rsidRDefault="008934C6" w:rsidP="00AF63AF">
            <w:pPr>
              <w:cnfStyle w:val="000000000000" w:firstRow="0" w:lastRow="0" w:firstColumn="0" w:lastColumn="0" w:oddVBand="0" w:evenVBand="0" w:oddHBand="0" w:evenHBand="0" w:firstRowFirstColumn="0" w:firstRowLastColumn="0" w:lastRowFirstColumn="0" w:lastRowLastColumn="0"/>
            </w:pPr>
            <w:r w:rsidRPr="005960A3">
              <w:t>Median, placebo: 72.3 weeks</w:t>
            </w:r>
          </w:p>
          <w:p w14:paraId="5A4A5C71"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80% CI 51.7 to 85.4)</w:t>
            </w:r>
          </w:p>
          <w:p w14:paraId="71C93590"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p>
          <w:p w14:paraId="4F18BF56"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HR 1.22</w:t>
            </w:r>
          </w:p>
          <w:p w14:paraId="037120FC" w14:textId="77777777" w:rsidR="008934C6" w:rsidRDefault="008934C6" w:rsidP="004F6C7B">
            <w:pPr>
              <w:cnfStyle w:val="000000000000" w:firstRow="0" w:lastRow="0" w:firstColumn="0" w:lastColumn="0" w:oddVBand="0" w:evenVBand="0" w:oddHBand="0" w:evenHBand="0" w:firstRowFirstColumn="0" w:firstRowLastColumn="0" w:lastRowFirstColumn="0" w:lastRowLastColumn="0"/>
            </w:pPr>
            <w:r w:rsidRPr="005960A3">
              <w:t>(80% CI, 0.62 to 2.38; P = 0.35)</w:t>
            </w:r>
          </w:p>
          <w:p w14:paraId="260B15C0" w14:textId="77777777" w:rsidR="0031314C" w:rsidRPr="005960A3" w:rsidRDefault="0031314C" w:rsidP="004F6C7B">
            <w:pPr>
              <w:cnfStyle w:val="000000000000" w:firstRow="0" w:lastRow="0" w:firstColumn="0" w:lastColumn="0" w:oddVBand="0" w:evenVBand="0" w:oddHBand="0" w:evenHBand="0" w:firstRowFirstColumn="0" w:firstRowLastColumn="0" w:lastRowFirstColumn="0" w:lastRowLastColumn="0"/>
              <w:rPr>
                <w:bCs/>
              </w:rPr>
            </w:pPr>
          </w:p>
        </w:tc>
        <w:tc>
          <w:tcPr>
            <w:tcW w:w="3402" w:type="dxa"/>
            <w:tcBorders>
              <w:top w:val="single" w:sz="4" w:space="0" w:color="auto"/>
            </w:tcBorders>
          </w:tcPr>
          <w:p w14:paraId="124E350E"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NR</w:t>
            </w:r>
          </w:p>
        </w:tc>
        <w:tc>
          <w:tcPr>
            <w:tcW w:w="4531" w:type="dxa"/>
            <w:tcBorders>
              <w:top w:val="single" w:sz="4" w:space="0" w:color="auto"/>
            </w:tcBorders>
          </w:tcPr>
          <w:p w14:paraId="5D560671"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Median, durvalumab + olaparib</w:t>
            </w:r>
            <w:r w:rsidR="002743F8">
              <w:t xml:space="preserve">: </w:t>
            </w:r>
            <w:r w:rsidRPr="005960A3">
              <w:t>10.2 months</w:t>
            </w:r>
          </w:p>
          <w:p w14:paraId="48420B45"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95% CI, 7.0 to 13.9)</w:t>
            </w:r>
          </w:p>
          <w:p w14:paraId="28B73753"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p>
          <w:p w14:paraId="17D23C27"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Median, durvalumab + placebo</w:t>
            </w:r>
            <w:r w:rsidR="002743F8">
              <w:t xml:space="preserve">: </w:t>
            </w:r>
            <w:r w:rsidRPr="005960A3">
              <w:t>10.7 months</w:t>
            </w:r>
          </w:p>
          <w:p w14:paraId="775A6534"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95% CI, 7.2 to 17.3)</w:t>
            </w:r>
          </w:p>
          <w:p w14:paraId="61E96F34"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p>
          <w:p w14:paraId="535C0CB5" w14:textId="77777777" w:rsidR="008934C6" w:rsidRDefault="008934C6" w:rsidP="00AF63AF">
            <w:pPr>
              <w:cnfStyle w:val="000000000000" w:firstRow="0" w:lastRow="0" w:firstColumn="0" w:lastColumn="0" w:oddVBand="0" w:evenVBand="0" w:oddHBand="0" w:evenHBand="0" w:firstRowFirstColumn="0" w:firstRowLastColumn="0" w:lastRowFirstColumn="0" w:lastRowLastColumn="0"/>
            </w:pPr>
            <w:r w:rsidRPr="005960A3">
              <w:t>HR 1.07 (95% CI, 0.72 to 1.61; p = 0.728)</w:t>
            </w:r>
          </w:p>
          <w:p w14:paraId="0D606E66" w14:textId="77777777" w:rsidR="002743F8" w:rsidRPr="005960A3" w:rsidRDefault="002743F8" w:rsidP="00AF63AF">
            <w:pPr>
              <w:cnfStyle w:val="000000000000" w:firstRow="0" w:lastRow="0" w:firstColumn="0" w:lastColumn="0" w:oddVBand="0" w:evenVBand="0" w:oddHBand="0" w:evenHBand="0" w:firstRowFirstColumn="0" w:firstRowLastColumn="0" w:lastRowFirstColumn="0" w:lastRowLastColumn="0"/>
            </w:pPr>
          </w:p>
        </w:tc>
      </w:tr>
      <w:tr w:rsidR="008934C6" w:rsidRPr="005960A3" w14:paraId="04821974" w14:textId="77777777" w:rsidTr="0031314C">
        <w:tc>
          <w:tcPr>
            <w:cnfStyle w:val="001000000000" w:firstRow="0" w:lastRow="0" w:firstColumn="1" w:lastColumn="0" w:oddVBand="0" w:evenVBand="0" w:oddHBand="0" w:evenHBand="0" w:firstRowFirstColumn="0" w:firstRowLastColumn="0" w:lastRowFirstColumn="0" w:lastRowLastColumn="0"/>
            <w:tcW w:w="1985" w:type="dxa"/>
          </w:tcPr>
          <w:p w14:paraId="5F1BE307" w14:textId="77777777" w:rsidR="008934C6" w:rsidRPr="005960A3" w:rsidRDefault="008934C6" w:rsidP="00AF63AF">
            <w:pPr>
              <w:rPr>
                <w:b w:val="0"/>
                <w:bCs w:val="0"/>
              </w:rPr>
            </w:pPr>
            <w:r w:rsidRPr="005960A3">
              <w:rPr>
                <w:b w:val="0"/>
              </w:rPr>
              <w:t>Response rate</w:t>
            </w:r>
          </w:p>
        </w:tc>
        <w:tc>
          <w:tcPr>
            <w:tcW w:w="4111" w:type="dxa"/>
          </w:tcPr>
          <w:p w14:paraId="4BE15AAF" w14:textId="77777777" w:rsidR="008934C6" w:rsidRPr="005960A3" w:rsidRDefault="002743F8" w:rsidP="004F6C7B">
            <w:pPr>
              <w:cnfStyle w:val="000000000000" w:firstRow="0" w:lastRow="0" w:firstColumn="0" w:lastColumn="0" w:oddVBand="0" w:evenVBand="0" w:oddHBand="0" w:evenHBand="0" w:firstRowFirstColumn="0" w:firstRowLastColumn="0" w:lastRowFirstColumn="0" w:lastRowLastColumn="0"/>
            </w:pPr>
            <w:r>
              <w:t xml:space="preserve">5% </w:t>
            </w:r>
            <w:r w:rsidR="008934C6" w:rsidRPr="005960A3">
              <w:t>rucaparib</w:t>
            </w:r>
          </w:p>
          <w:p w14:paraId="1F60CEEE" w14:textId="77777777" w:rsidR="008934C6" w:rsidRPr="005960A3" w:rsidRDefault="008934C6" w:rsidP="004F6C7B">
            <w:pPr>
              <w:cnfStyle w:val="000000000000" w:firstRow="0" w:lastRow="0" w:firstColumn="0" w:lastColumn="0" w:oddVBand="0" w:evenVBand="0" w:oddHBand="0" w:evenHBand="0" w:firstRowFirstColumn="0" w:firstRowLastColumn="0" w:lastRowFirstColumn="0" w:lastRowLastColumn="0"/>
            </w:pPr>
          </w:p>
          <w:p w14:paraId="5FEF54C1" w14:textId="77777777" w:rsidR="008934C6" w:rsidRPr="005960A3" w:rsidRDefault="008934C6" w:rsidP="0031314C">
            <w:pPr>
              <w:cnfStyle w:val="000000000000" w:firstRow="0" w:lastRow="0" w:firstColumn="0" w:lastColumn="0" w:oddVBand="0" w:evenVBand="0" w:oddHBand="0" w:evenHBand="0" w:firstRowFirstColumn="0" w:firstRowLastColumn="0" w:lastRowFirstColumn="0" w:lastRowLastColumn="0"/>
            </w:pPr>
            <w:r w:rsidRPr="005960A3">
              <w:t>Zero placebo</w:t>
            </w:r>
          </w:p>
        </w:tc>
        <w:tc>
          <w:tcPr>
            <w:tcW w:w="3402" w:type="dxa"/>
          </w:tcPr>
          <w:p w14:paraId="7B935736"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NR</w:t>
            </w:r>
          </w:p>
        </w:tc>
        <w:tc>
          <w:tcPr>
            <w:tcW w:w="4531" w:type="dxa"/>
          </w:tcPr>
          <w:p w14:paraId="5E85B06C" w14:textId="77777777" w:rsidR="008934C6" w:rsidRPr="005960A3" w:rsidRDefault="0031314C" w:rsidP="00AF63AF">
            <w:pPr>
              <w:cnfStyle w:val="000000000000" w:firstRow="0" w:lastRow="0" w:firstColumn="0" w:lastColumn="0" w:oddVBand="0" w:evenVBand="0" w:oddHBand="0" w:evenHBand="0" w:firstRowFirstColumn="0" w:firstRowLastColumn="0" w:lastRowFirstColumn="0" w:lastRowLastColumn="0"/>
            </w:pPr>
            <w:r>
              <w:t>28.2% durvalumab + olaparib</w:t>
            </w:r>
          </w:p>
          <w:p w14:paraId="49CDF82D"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p>
          <w:p w14:paraId="7DB6A11F"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18.4% durvalumab + placebo</w:t>
            </w:r>
          </w:p>
          <w:p w14:paraId="62502D1A"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p>
          <w:p w14:paraId="38DF2E9D" w14:textId="77777777" w:rsidR="008934C6" w:rsidRPr="005960A3" w:rsidRDefault="008934C6" w:rsidP="00AF63AF">
            <w:pPr>
              <w:cnfStyle w:val="000000000000" w:firstRow="0" w:lastRow="0" w:firstColumn="0" w:lastColumn="0" w:oddVBand="0" w:evenVBand="0" w:oddHBand="0" w:evenHBand="0" w:firstRowFirstColumn="0" w:firstRowLastColumn="0" w:lastRowFirstColumn="0" w:lastRowLastColumn="0"/>
            </w:pPr>
            <w:r w:rsidRPr="005960A3">
              <w:t>Odds ratio: 1.76</w:t>
            </w:r>
          </w:p>
          <w:p w14:paraId="650C13A6" w14:textId="77777777" w:rsidR="008934C6" w:rsidRDefault="008934C6" w:rsidP="00AF63AF">
            <w:pPr>
              <w:cnfStyle w:val="000000000000" w:firstRow="0" w:lastRow="0" w:firstColumn="0" w:lastColumn="0" w:oddVBand="0" w:evenVBand="0" w:oddHBand="0" w:evenHBand="0" w:firstRowFirstColumn="0" w:firstRowLastColumn="0" w:lastRowFirstColumn="0" w:lastRowLastColumn="0"/>
            </w:pPr>
            <w:r w:rsidRPr="005960A3">
              <w:t>(95% CI, 0.82 to 3.78)</w:t>
            </w:r>
          </w:p>
          <w:p w14:paraId="1B5AC69C" w14:textId="77777777" w:rsidR="002743F8" w:rsidRPr="005960A3" w:rsidRDefault="002743F8" w:rsidP="00AF63AF">
            <w:pPr>
              <w:cnfStyle w:val="000000000000" w:firstRow="0" w:lastRow="0" w:firstColumn="0" w:lastColumn="0" w:oddVBand="0" w:evenVBand="0" w:oddHBand="0" w:evenHBand="0" w:firstRowFirstColumn="0" w:firstRowLastColumn="0" w:lastRowFirstColumn="0" w:lastRowLastColumn="0"/>
            </w:pPr>
          </w:p>
        </w:tc>
      </w:tr>
      <w:tr w:rsidR="008934C6" w:rsidRPr="005960A3" w14:paraId="304F279C" w14:textId="77777777" w:rsidTr="0031314C">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tcBorders>
          </w:tcPr>
          <w:p w14:paraId="0E173542" w14:textId="77777777" w:rsidR="008934C6" w:rsidRPr="005960A3" w:rsidRDefault="008934C6" w:rsidP="008934C6">
            <w:pPr>
              <w:rPr>
                <w:b w:val="0"/>
                <w:bCs w:val="0"/>
              </w:rPr>
            </w:pPr>
            <w:r w:rsidRPr="005960A3">
              <w:rPr>
                <w:b w:val="0"/>
              </w:rPr>
              <w:t>Duration of response</w:t>
            </w:r>
          </w:p>
        </w:tc>
        <w:tc>
          <w:tcPr>
            <w:tcW w:w="4111" w:type="dxa"/>
            <w:tcBorders>
              <w:bottom w:val="single" w:sz="4" w:space="0" w:color="auto"/>
            </w:tcBorders>
          </w:tcPr>
          <w:p w14:paraId="2B62EEB5" w14:textId="77777777" w:rsidR="008934C6" w:rsidRPr="005960A3" w:rsidRDefault="008934C6" w:rsidP="008934C6">
            <w:pPr>
              <w:cnfStyle w:val="000000000000" w:firstRow="0" w:lastRow="0" w:firstColumn="0" w:lastColumn="0" w:oddVBand="0" w:evenVBand="0" w:oddHBand="0" w:evenHBand="0" w:firstRowFirstColumn="0" w:firstRowLastColumn="0" w:lastRowFirstColumn="0" w:lastRowLastColumn="0"/>
            </w:pPr>
            <w:r w:rsidRPr="005960A3">
              <w:t>NE</w:t>
            </w:r>
          </w:p>
        </w:tc>
        <w:tc>
          <w:tcPr>
            <w:tcW w:w="3402" w:type="dxa"/>
            <w:tcBorders>
              <w:bottom w:val="single" w:sz="4" w:space="0" w:color="auto"/>
            </w:tcBorders>
          </w:tcPr>
          <w:p w14:paraId="0D6C6568" w14:textId="77777777" w:rsidR="008934C6" w:rsidRPr="005960A3" w:rsidRDefault="008934C6" w:rsidP="008934C6">
            <w:pPr>
              <w:cnfStyle w:val="000000000000" w:firstRow="0" w:lastRow="0" w:firstColumn="0" w:lastColumn="0" w:oddVBand="0" w:evenVBand="0" w:oddHBand="0" w:evenHBand="0" w:firstRowFirstColumn="0" w:firstRowLastColumn="0" w:lastRowFirstColumn="0" w:lastRowLastColumn="0"/>
            </w:pPr>
            <w:r w:rsidRPr="005960A3">
              <w:t>NR</w:t>
            </w:r>
          </w:p>
        </w:tc>
        <w:tc>
          <w:tcPr>
            <w:tcW w:w="4531" w:type="dxa"/>
            <w:tcBorders>
              <w:bottom w:val="single" w:sz="4" w:space="0" w:color="auto"/>
            </w:tcBorders>
          </w:tcPr>
          <w:p w14:paraId="127AFD7B" w14:textId="77777777" w:rsidR="002743F8" w:rsidRDefault="002743F8" w:rsidP="008934C6">
            <w:pPr>
              <w:cnfStyle w:val="000000000000" w:firstRow="0" w:lastRow="0" w:firstColumn="0" w:lastColumn="0" w:oddVBand="0" w:evenVBand="0" w:oddHBand="0" w:evenHBand="0" w:firstRowFirstColumn="0" w:firstRowLastColumn="0" w:lastRowFirstColumn="0" w:lastRowLastColumn="0"/>
            </w:pPr>
            <w:r>
              <w:t>D</w:t>
            </w:r>
            <w:r w:rsidR="008934C6" w:rsidRPr="005960A3">
              <w:t>urvalumab</w:t>
            </w:r>
            <w:r>
              <w:t xml:space="preserve"> +</w:t>
            </w:r>
            <w:r w:rsidR="0031314C">
              <w:t xml:space="preserve"> olaparib</w:t>
            </w:r>
            <w:r>
              <w:t>: 32% at 12 months</w:t>
            </w:r>
          </w:p>
          <w:p w14:paraId="135B2217" w14:textId="77777777" w:rsidR="002743F8" w:rsidRDefault="002743F8" w:rsidP="008934C6">
            <w:pPr>
              <w:cnfStyle w:val="000000000000" w:firstRow="0" w:lastRow="0" w:firstColumn="0" w:lastColumn="0" w:oddVBand="0" w:evenVBand="0" w:oddHBand="0" w:evenHBand="0" w:firstRowFirstColumn="0" w:firstRowLastColumn="0" w:lastRowFirstColumn="0" w:lastRowLastColumn="0"/>
            </w:pPr>
          </w:p>
          <w:p w14:paraId="2A378DFF" w14:textId="77777777" w:rsidR="008934C6" w:rsidRPr="005960A3" w:rsidRDefault="002743F8" w:rsidP="0031314C">
            <w:pPr>
              <w:cnfStyle w:val="000000000000" w:firstRow="0" w:lastRow="0" w:firstColumn="0" w:lastColumn="0" w:oddVBand="0" w:evenVBand="0" w:oddHBand="0" w:evenHBand="0" w:firstRowFirstColumn="0" w:firstRowLastColumn="0" w:lastRowFirstColumn="0" w:lastRowLastColumn="0"/>
            </w:pPr>
            <w:r>
              <w:t>D</w:t>
            </w:r>
            <w:r w:rsidR="008934C6" w:rsidRPr="005960A3">
              <w:t xml:space="preserve">urvalumab </w:t>
            </w:r>
            <w:r>
              <w:t xml:space="preserve">+ </w:t>
            </w:r>
            <w:r w:rsidR="008934C6" w:rsidRPr="005960A3">
              <w:t>placebo</w:t>
            </w:r>
            <w:r>
              <w:t>: 64%</w:t>
            </w:r>
            <w:r w:rsidR="0031314C">
              <w:t xml:space="preserve"> at 12 months</w:t>
            </w:r>
          </w:p>
        </w:tc>
      </w:tr>
    </w:tbl>
    <w:p w14:paraId="67AF5972" w14:textId="77777777" w:rsidR="002743F8" w:rsidRDefault="002743F8"/>
    <w:p w14:paraId="4D075915" w14:textId="281F0088" w:rsidR="00E85931" w:rsidRDefault="002743F8">
      <w:r>
        <w:t xml:space="preserve">CI, confidence interval; </w:t>
      </w:r>
      <w:r w:rsidR="008934C6">
        <w:t xml:space="preserve">NR, </w:t>
      </w:r>
      <w:r w:rsidR="00D21BB4">
        <w:t xml:space="preserve">planned secondary endpoint that is </w:t>
      </w:r>
      <w:r w:rsidR="008934C6">
        <w:t xml:space="preserve">not yet reported; NE, not evaluated </w:t>
      </w:r>
      <w:r w:rsidR="00D21BB4">
        <w:t xml:space="preserve">as an endpoint </w:t>
      </w:r>
      <w:r w:rsidR="008934C6">
        <w:t>in this study</w:t>
      </w:r>
    </w:p>
    <w:p w14:paraId="2DF15F55" w14:textId="77777777" w:rsidR="00E85931" w:rsidRDefault="00E85931">
      <w:r>
        <w:br w:type="page"/>
      </w:r>
    </w:p>
    <w:p w14:paraId="1FE31E84" w14:textId="1637C889" w:rsidR="00E85931" w:rsidRPr="00D55CCA" w:rsidRDefault="00E85931" w:rsidP="00E85931">
      <w:pPr>
        <w:rPr>
          <w:bCs/>
        </w:rPr>
      </w:pPr>
      <w:r>
        <w:rPr>
          <w:bCs/>
        </w:rPr>
        <w:lastRenderedPageBreak/>
        <w:t xml:space="preserve">Supplementary </w:t>
      </w:r>
      <w:r w:rsidRPr="00D55CCA">
        <w:rPr>
          <w:bCs/>
        </w:rPr>
        <w:t xml:space="preserve">Table </w:t>
      </w:r>
      <w:r w:rsidR="0031442F">
        <w:rPr>
          <w:bCs/>
        </w:rPr>
        <w:t>4</w:t>
      </w:r>
    </w:p>
    <w:p w14:paraId="6716713D" w14:textId="17345A61" w:rsidR="00E85931" w:rsidRDefault="00E85931" w:rsidP="00E85931">
      <w:pPr>
        <w:rPr>
          <w:bCs/>
        </w:rPr>
      </w:pPr>
      <w:r w:rsidRPr="00D55CCA">
        <w:rPr>
          <w:bCs/>
        </w:rPr>
        <w:t>Adverse events according to treatment arm allocation</w:t>
      </w:r>
      <w:r w:rsidR="00D81A61">
        <w:rPr>
          <w:bCs/>
        </w:rPr>
        <w:t xml:space="preserve"> </w:t>
      </w:r>
      <w:r w:rsidR="00D81A61" w:rsidRPr="00D81A61">
        <w:rPr>
          <w:bCs/>
        </w:rPr>
        <w:t>as per Common Terminolo</w:t>
      </w:r>
      <w:r w:rsidR="00D81A61">
        <w:rPr>
          <w:bCs/>
        </w:rPr>
        <w:t>gy Criteria for Adverse Events</w:t>
      </w:r>
    </w:p>
    <w:p w14:paraId="63030F58" w14:textId="77777777" w:rsidR="00E85931" w:rsidRPr="00D55CCA" w:rsidRDefault="00E85931" w:rsidP="00E85931">
      <w:pPr>
        <w:rPr>
          <w:bCs/>
        </w:rPr>
      </w:pPr>
    </w:p>
    <w:tbl>
      <w:tblPr>
        <w:tblStyle w:val="PlainTable4"/>
        <w:tblW w:w="0" w:type="auto"/>
        <w:tblLook w:val="06A0" w:firstRow="1" w:lastRow="0" w:firstColumn="1" w:lastColumn="0" w:noHBand="1" w:noVBand="1"/>
      </w:tblPr>
      <w:tblGrid>
        <w:gridCol w:w="1918"/>
        <w:gridCol w:w="1621"/>
        <w:gridCol w:w="1734"/>
        <w:gridCol w:w="1735"/>
        <w:gridCol w:w="1735"/>
        <w:gridCol w:w="1735"/>
        <w:gridCol w:w="1735"/>
        <w:gridCol w:w="1735"/>
      </w:tblGrid>
      <w:tr w:rsidR="00E85931" w:rsidRPr="00860EBD" w14:paraId="06DE9E5D" w14:textId="77777777" w:rsidTr="00AF63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8" w:type="dxa"/>
            <w:tcBorders>
              <w:top w:val="single" w:sz="4" w:space="0" w:color="auto"/>
              <w:bottom w:val="single" w:sz="4" w:space="0" w:color="auto"/>
            </w:tcBorders>
          </w:tcPr>
          <w:p w14:paraId="0770892D" w14:textId="77777777" w:rsidR="00E85931" w:rsidRPr="00860EBD" w:rsidRDefault="00E85931" w:rsidP="00AF63AF">
            <w:pPr>
              <w:rPr>
                <w:b w:val="0"/>
                <w:bCs w:val="0"/>
              </w:rPr>
            </w:pPr>
          </w:p>
        </w:tc>
        <w:tc>
          <w:tcPr>
            <w:tcW w:w="1621" w:type="dxa"/>
            <w:tcBorders>
              <w:top w:val="single" w:sz="4" w:space="0" w:color="auto"/>
              <w:bottom w:val="single" w:sz="4" w:space="0" w:color="auto"/>
            </w:tcBorders>
          </w:tcPr>
          <w:p w14:paraId="034B2D89" w14:textId="77777777" w:rsidR="00E85931" w:rsidRPr="00860EBD" w:rsidRDefault="00E85931" w:rsidP="00AF63AF">
            <w:pPr>
              <w:cnfStyle w:val="100000000000" w:firstRow="1" w:lastRow="0" w:firstColumn="0" w:lastColumn="0" w:oddVBand="0" w:evenVBand="0" w:oddHBand="0" w:evenHBand="0" w:firstRowFirstColumn="0" w:firstRowLastColumn="0" w:lastRowFirstColumn="0" w:lastRowLastColumn="0"/>
              <w:rPr>
                <w:b w:val="0"/>
                <w:bCs w:val="0"/>
              </w:rPr>
            </w:pPr>
          </w:p>
        </w:tc>
        <w:tc>
          <w:tcPr>
            <w:tcW w:w="1734" w:type="dxa"/>
            <w:tcBorders>
              <w:top w:val="single" w:sz="4" w:space="0" w:color="auto"/>
              <w:bottom w:val="single" w:sz="4" w:space="0" w:color="auto"/>
            </w:tcBorders>
          </w:tcPr>
          <w:p w14:paraId="761E9E5C" w14:textId="640D9724" w:rsidR="00E85931" w:rsidRPr="00860EBD" w:rsidRDefault="00E85931" w:rsidP="00AF63AF">
            <w:pPr>
              <w:cnfStyle w:val="100000000000" w:firstRow="1" w:lastRow="0" w:firstColumn="0" w:lastColumn="0" w:oddVBand="0" w:evenVBand="0" w:oddHBand="0" w:evenHBand="0" w:firstRowFirstColumn="0" w:firstRowLastColumn="0" w:lastRowFirstColumn="0" w:lastRowLastColumn="0"/>
              <w:rPr>
                <w:b w:val="0"/>
                <w:bCs w:val="0"/>
              </w:rPr>
            </w:pPr>
            <w:r w:rsidRPr="00860EBD">
              <w:rPr>
                <w:b w:val="0"/>
                <w:bCs w:val="0"/>
              </w:rPr>
              <w:t xml:space="preserve">ATLANTIS </w:t>
            </w:r>
            <w:r w:rsidR="007A589A">
              <w:rPr>
                <w:b w:val="0"/>
                <w:bCs w:val="0"/>
              </w:rPr>
              <w:fldChar w:fldCharType="begin">
                <w:fldData xml:space="preserve">PEVuZE5vdGU+PENpdGU+PEF1dGhvcj5DcmFiYjwvQXV0aG9yPjxZZWFyPjIwMjM8L1llYXI+PFJl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</w:fldData>
              </w:fldChar>
            </w:r>
            <w:r w:rsidR="007A589A">
              <w:rPr>
                <w:b w:val="0"/>
                <w:bCs w:val="0"/>
              </w:rPr>
              <w:instrText xml:space="preserve"> ADDIN EN.CITE </w:instrText>
            </w:r>
            <w:r w:rsidR="007A589A">
              <w:rPr>
                <w:b w:val="0"/>
                <w:bCs w:val="0"/>
              </w:rPr>
              <w:fldChar w:fldCharType="begin">
                <w:fldData xml:space="preserve">PEVuZE5vdGU+PENpdGU+PEF1dGhvcj5DcmFiYjwvQXV0aG9yPjxZZWFyPjIwMjM8L1llYXI+PFJl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</w:fldData>
              </w:fldChar>
            </w:r>
            <w:r w:rsidR="007A589A">
              <w:rPr>
                <w:b w:val="0"/>
                <w:bCs w:val="0"/>
              </w:rPr>
              <w:instrText xml:space="preserve"> ADDIN EN.CITE.DATA </w:instrText>
            </w:r>
            <w:r w:rsidR="007A589A">
              <w:rPr>
                <w:b w:val="0"/>
                <w:bCs w:val="0"/>
              </w:rPr>
            </w:r>
            <w:r w:rsidR="007A589A">
              <w:rPr>
                <w:b w:val="0"/>
                <w:bCs w:val="0"/>
              </w:rPr>
              <w:fldChar w:fldCharType="end"/>
            </w:r>
            <w:r w:rsidR="007A589A">
              <w:rPr>
                <w:b w:val="0"/>
                <w:bCs w:val="0"/>
              </w:rPr>
              <w:fldChar w:fldCharType="separate"/>
            </w:r>
            <w:r w:rsidR="007A589A">
              <w:rPr>
                <w:b w:val="0"/>
                <w:bCs w:val="0"/>
                <w:noProof/>
              </w:rPr>
              <w:t>[1]</w:t>
            </w:r>
            <w:r w:rsidR="007A589A">
              <w:rPr>
                <w:b w:val="0"/>
                <w:bCs w:val="0"/>
              </w:rPr>
              <w:fldChar w:fldCharType="end"/>
            </w:r>
          </w:p>
          <w:p w14:paraId="0FAE151B" w14:textId="77777777" w:rsidR="00E85931" w:rsidRPr="00860EBD" w:rsidRDefault="00E85931" w:rsidP="00AF63AF">
            <w:pPr>
              <w:cnfStyle w:val="100000000000" w:firstRow="1" w:lastRow="0" w:firstColumn="0" w:lastColumn="0" w:oddVBand="0" w:evenVBand="0" w:oddHBand="0" w:evenHBand="0" w:firstRowFirstColumn="0" w:firstRowLastColumn="0" w:lastRowFirstColumn="0" w:lastRowLastColumn="0"/>
              <w:rPr>
                <w:b w:val="0"/>
                <w:bCs w:val="0"/>
              </w:rPr>
            </w:pPr>
          </w:p>
        </w:tc>
        <w:tc>
          <w:tcPr>
            <w:tcW w:w="1735" w:type="dxa"/>
            <w:tcBorders>
              <w:top w:val="single" w:sz="4" w:space="0" w:color="auto"/>
              <w:bottom w:val="single" w:sz="4" w:space="0" w:color="auto"/>
            </w:tcBorders>
          </w:tcPr>
          <w:p w14:paraId="246C6395" w14:textId="77777777" w:rsidR="00E85931" w:rsidRPr="00860EBD" w:rsidRDefault="00E85931" w:rsidP="00AF63AF">
            <w:pPr>
              <w:cnfStyle w:val="100000000000" w:firstRow="1" w:lastRow="0" w:firstColumn="0" w:lastColumn="0" w:oddVBand="0" w:evenVBand="0" w:oddHBand="0" w:evenHBand="0" w:firstRowFirstColumn="0" w:firstRowLastColumn="0" w:lastRowFirstColumn="0" w:lastRowLastColumn="0"/>
              <w:rPr>
                <w:b w:val="0"/>
                <w:bCs w:val="0"/>
              </w:rPr>
            </w:pPr>
          </w:p>
        </w:tc>
        <w:tc>
          <w:tcPr>
            <w:tcW w:w="1735" w:type="dxa"/>
            <w:tcBorders>
              <w:top w:val="single" w:sz="4" w:space="0" w:color="auto"/>
              <w:bottom w:val="single" w:sz="4" w:space="0" w:color="auto"/>
            </w:tcBorders>
          </w:tcPr>
          <w:p w14:paraId="6D351C80" w14:textId="45831016" w:rsidR="00E85931" w:rsidRPr="00860EBD" w:rsidRDefault="00E85931" w:rsidP="007A589A">
            <w:pPr>
              <w:cnfStyle w:val="100000000000" w:firstRow="1" w:lastRow="0" w:firstColumn="0" w:lastColumn="0" w:oddVBand="0" w:evenVBand="0" w:oddHBand="0" w:evenHBand="0" w:firstRowFirstColumn="0" w:firstRowLastColumn="0" w:lastRowFirstColumn="0" w:lastRowLastColumn="0"/>
              <w:rPr>
                <w:b w:val="0"/>
                <w:bCs w:val="0"/>
              </w:rPr>
            </w:pPr>
            <w:r w:rsidRPr="00860EBD">
              <w:rPr>
                <w:b w:val="0"/>
                <w:bCs w:val="0"/>
              </w:rPr>
              <w:t xml:space="preserve">Meet-URO12 </w:t>
            </w:r>
            <w:r w:rsidR="007A589A">
              <w:rPr>
                <w:b w:val="0"/>
                <w:bCs w:val="0"/>
              </w:rPr>
              <w:fldChar w:fldCharType="begin">
                <w:fldData xml:space="preserve">PEVuZE5vdGU+PENpdGU+PEF1dGhvcj5WaWduYW5pPC9BdXRob3I+PFllYXI+MjAyMzwvWWVhcj48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</w:fldData>
              </w:fldChar>
            </w:r>
            <w:r w:rsidR="007A589A">
              <w:rPr>
                <w:b w:val="0"/>
                <w:bCs w:val="0"/>
              </w:rPr>
              <w:instrText xml:space="preserve"> ADDIN EN.CITE </w:instrText>
            </w:r>
            <w:r w:rsidR="007A589A">
              <w:rPr>
                <w:b w:val="0"/>
                <w:bCs w:val="0"/>
              </w:rPr>
              <w:fldChar w:fldCharType="begin">
                <w:fldData xml:space="preserve">PEVuZE5vdGU+PENpdGU+PEF1dGhvcj5WaWduYW5pPC9BdXRob3I+PFllYXI+MjAyMzwvWWVhcj48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</w:fldData>
              </w:fldChar>
            </w:r>
            <w:r w:rsidR="007A589A">
              <w:rPr>
                <w:b w:val="0"/>
                <w:bCs w:val="0"/>
              </w:rPr>
              <w:instrText xml:space="preserve"> ADDIN EN.CITE.DATA </w:instrText>
            </w:r>
            <w:r w:rsidR="007A589A">
              <w:rPr>
                <w:b w:val="0"/>
                <w:bCs w:val="0"/>
              </w:rPr>
            </w:r>
            <w:r w:rsidR="007A589A">
              <w:rPr>
                <w:b w:val="0"/>
                <w:bCs w:val="0"/>
              </w:rPr>
              <w:fldChar w:fldCharType="end"/>
            </w:r>
            <w:r w:rsidR="007A589A">
              <w:rPr>
                <w:b w:val="0"/>
                <w:bCs w:val="0"/>
              </w:rPr>
              <w:fldChar w:fldCharType="separate"/>
            </w:r>
            <w:r w:rsidR="007A589A">
              <w:rPr>
                <w:b w:val="0"/>
                <w:bCs w:val="0"/>
                <w:noProof/>
              </w:rPr>
              <w:t>[2]</w:t>
            </w:r>
            <w:r w:rsidR="007A589A">
              <w:rPr>
                <w:b w:val="0"/>
                <w:bCs w:val="0"/>
              </w:rPr>
              <w:fldChar w:fldCharType="end"/>
            </w:r>
          </w:p>
        </w:tc>
        <w:tc>
          <w:tcPr>
            <w:tcW w:w="1735" w:type="dxa"/>
            <w:tcBorders>
              <w:top w:val="single" w:sz="4" w:space="0" w:color="auto"/>
              <w:bottom w:val="single" w:sz="4" w:space="0" w:color="auto"/>
            </w:tcBorders>
          </w:tcPr>
          <w:p w14:paraId="29933E62" w14:textId="77777777" w:rsidR="00E85931" w:rsidRPr="00860EBD" w:rsidRDefault="00E85931" w:rsidP="00AF63AF">
            <w:pPr>
              <w:cnfStyle w:val="100000000000" w:firstRow="1" w:lastRow="0" w:firstColumn="0" w:lastColumn="0" w:oddVBand="0" w:evenVBand="0" w:oddHBand="0" w:evenHBand="0" w:firstRowFirstColumn="0" w:firstRowLastColumn="0" w:lastRowFirstColumn="0" w:lastRowLastColumn="0"/>
              <w:rPr>
                <w:b w:val="0"/>
                <w:bCs w:val="0"/>
              </w:rPr>
            </w:pPr>
          </w:p>
        </w:tc>
        <w:tc>
          <w:tcPr>
            <w:tcW w:w="1735" w:type="dxa"/>
            <w:tcBorders>
              <w:top w:val="single" w:sz="4" w:space="0" w:color="auto"/>
              <w:bottom w:val="single" w:sz="4" w:space="0" w:color="auto"/>
            </w:tcBorders>
          </w:tcPr>
          <w:p w14:paraId="10CCEE07" w14:textId="3568FB86" w:rsidR="00E85931" w:rsidRPr="00860EBD" w:rsidRDefault="00E85931" w:rsidP="007A589A">
            <w:pPr>
              <w:cnfStyle w:val="100000000000" w:firstRow="1" w:lastRow="0" w:firstColumn="0" w:lastColumn="0" w:oddVBand="0" w:evenVBand="0" w:oddHBand="0" w:evenHBand="0" w:firstRowFirstColumn="0" w:firstRowLastColumn="0" w:lastRowFirstColumn="0" w:lastRowLastColumn="0"/>
              <w:rPr>
                <w:b w:val="0"/>
                <w:bCs w:val="0"/>
              </w:rPr>
            </w:pPr>
            <w:r w:rsidRPr="00860EBD">
              <w:rPr>
                <w:b w:val="0"/>
                <w:bCs w:val="0"/>
              </w:rPr>
              <w:t xml:space="preserve">BAYOU </w:t>
            </w:r>
            <w:r w:rsidR="007A589A">
              <w:rPr>
                <w:b w:val="0"/>
                <w:bCs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bCs w:val="0"/>
              </w:rPr>
              <w:instrText xml:space="preserve"> ADDIN EN.CITE </w:instrText>
            </w:r>
            <w:r w:rsidR="007A589A">
              <w:rPr>
                <w:b w:val="0"/>
                <w:bCs w:val="0"/>
              </w:rPr>
              <w:fldChar w:fldCharType="begin">
                <w:fldData xml:space="preserve">PEVuZE5vdGU+PENpdGU+PEF1dGhvcj5Sb3NlbmJlcmc8L0F1dGhvcj48WWVhcj4yMDIzPC9ZZWFy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</w:fldData>
              </w:fldChar>
            </w:r>
            <w:r w:rsidR="007A589A">
              <w:rPr>
                <w:b w:val="0"/>
                <w:bCs w:val="0"/>
              </w:rPr>
              <w:instrText xml:space="preserve"> ADDIN EN.CITE.DATA </w:instrText>
            </w:r>
            <w:r w:rsidR="007A589A">
              <w:rPr>
                <w:b w:val="0"/>
                <w:bCs w:val="0"/>
              </w:rPr>
            </w:r>
            <w:r w:rsidR="007A589A">
              <w:rPr>
                <w:b w:val="0"/>
                <w:bCs w:val="0"/>
              </w:rPr>
              <w:fldChar w:fldCharType="end"/>
            </w:r>
            <w:r w:rsidR="007A589A">
              <w:rPr>
                <w:b w:val="0"/>
                <w:bCs w:val="0"/>
              </w:rPr>
              <w:fldChar w:fldCharType="separate"/>
            </w:r>
            <w:r w:rsidR="007A589A">
              <w:rPr>
                <w:b w:val="0"/>
                <w:bCs w:val="0"/>
                <w:noProof/>
              </w:rPr>
              <w:t>[3]</w:t>
            </w:r>
            <w:r w:rsidR="007A589A">
              <w:rPr>
                <w:b w:val="0"/>
                <w:bCs w:val="0"/>
              </w:rPr>
              <w:fldChar w:fldCharType="end"/>
            </w:r>
          </w:p>
        </w:tc>
        <w:tc>
          <w:tcPr>
            <w:tcW w:w="1735" w:type="dxa"/>
            <w:tcBorders>
              <w:top w:val="single" w:sz="4" w:space="0" w:color="auto"/>
              <w:bottom w:val="single" w:sz="4" w:space="0" w:color="auto"/>
            </w:tcBorders>
          </w:tcPr>
          <w:p w14:paraId="20D42D67" w14:textId="77777777" w:rsidR="00E85931" w:rsidRPr="00860EBD" w:rsidRDefault="00E85931" w:rsidP="00AF63AF">
            <w:pPr>
              <w:cnfStyle w:val="100000000000" w:firstRow="1" w:lastRow="0" w:firstColumn="0" w:lastColumn="0" w:oddVBand="0" w:evenVBand="0" w:oddHBand="0" w:evenHBand="0" w:firstRowFirstColumn="0" w:firstRowLastColumn="0" w:lastRowFirstColumn="0" w:lastRowLastColumn="0"/>
              <w:rPr>
                <w:b w:val="0"/>
                <w:bCs w:val="0"/>
              </w:rPr>
            </w:pPr>
          </w:p>
        </w:tc>
      </w:tr>
      <w:tr w:rsidR="00E85931" w:rsidRPr="00860EBD" w14:paraId="1BF0D098" w14:textId="77777777" w:rsidTr="00AF63AF">
        <w:tc>
          <w:tcPr>
            <w:cnfStyle w:val="001000000000" w:firstRow="0" w:lastRow="0" w:firstColumn="1" w:lastColumn="0" w:oddVBand="0" w:evenVBand="0" w:oddHBand="0" w:evenHBand="0" w:firstRowFirstColumn="0" w:firstRowLastColumn="0" w:lastRowFirstColumn="0" w:lastRowLastColumn="0"/>
            <w:tcW w:w="1918" w:type="dxa"/>
            <w:tcBorders>
              <w:top w:val="single" w:sz="4" w:space="0" w:color="auto"/>
            </w:tcBorders>
          </w:tcPr>
          <w:p w14:paraId="256E1660" w14:textId="77777777" w:rsidR="00E85931" w:rsidRPr="00860EBD" w:rsidRDefault="00E85931" w:rsidP="00AF63AF">
            <w:pPr>
              <w:rPr>
                <w:b w:val="0"/>
                <w:bCs w:val="0"/>
              </w:rPr>
            </w:pPr>
          </w:p>
        </w:tc>
        <w:tc>
          <w:tcPr>
            <w:tcW w:w="1621" w:type="dxa"/>
            <w:tcBorders>
              <w:top w:val="single" w:sz="4" w:space="0" w:color="auto"/>
            </w:tcBorders>
          </w:tcPr>
          <w:p w14:paraId="0B5D2A6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p>
        </w:tc>
        <w:tc>
          <w:tcPr>
            <w:tcW w:w="1734" w:type="dxa"/>
            <w:tcBorders>
              <w:top w:val="single" w:sz="4" w:space="0" w:color="auto"/>
            </w:tcBorders>
          </w:tcPr>
          <w:p w14:paraId="102FAC5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Rucaparib</w:t>
            </w:r>
          </w:p>
          <w:p w14:paraId="0FF3956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N=19)</w:t>
            </w:r>
          </w:p>
          <w:p w14:paraId="0EB70CF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p>
        </w:tc>
        <w:tc>
          <w:tcPr>
            <w:tcW w:w="1735" w:type="dxa"/>
            <w:tcBorders>
              <w:top w:val="single" w:sz="4" w:space="0" w:color="auto"/>
            </w:tcBorders>
          </w:tcPr>
          <w:p w14:paraId="1F7978A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Placebo</w:t>
            </w:r>
          </w:p>
          <w:p w14:paraId="1216BAD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 xml:space="preserve">(N=20) </w:t>
            </w:r>
          </w:p>
        </w:tc>
        <w:tc>
          <w:tcPr>
            <w:tcW w:w="1735" w:type="dxa"/>
            <w:tcBorders>
              <w:top w:val="single" w:sz="4" w:space="0" w:color="auto"/>
            </w:tcBorders>
          </w:tcPr>
          <w:p w14:paraId="0D09D27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Niraparib</w:t>
            </w:r>
          </w:p>
          <w:p w14:paraId="4CDB362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38)</w:t>
            </w:r>
          </w:p>
        </w:tc>
        <w:tc>
          <w:tcPr>
            <w:tcW w:w="1735" w:type="dxa"/>
            <w:tcBorders>
              <w:top w:val="single" w:sz="4" w:space="0" w:color="auto"/>
            </w:tcBorders>
          </w:tcPr>
          <w:p w14:paraId="10BA699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BSC</w:t>
            </w:r>
          </w:p>
          <w:p w14:paraId="5A71886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19)</w:t>
            </w:r>
          </w:p>
        </w:tc>
        <w:tc>
          <w:tcPr>
            <w:tcW w:w="1735" w:type="dxa"/>
            <w:tcBorders>
              <w:top w:val="single" w:sz="4" w:space="0" w:color="auto"/>
            </w:tcBorders>
          </w:tcPr>
          <w:p w14:paraId="508A498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Durvalumab + Olaparib</w:t>
            </w:r>
          </w:p>
          <w:p w14:paraId="6434B5A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N=76)</w:t>
            </w:r>
          </w:p>
          <w:p w14:paraId="5528FB0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p>
        </w:tc>
        <w:tc>
          <w:tcPr>
            <w:tcW w:w="1735" w:type="dxa"/>
            <w:tcBorders>
              <w:top w:val="single" w:sz="4" w:space="0" w:color="auto"/>
            </w:tcBorders>
          </w:tcPr>
          <w:p w14:paraId="2032A94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Durvalumab + Placebo</w:t>
            </w:r>
          </w:p>
          <w:p w14:paraId="52943CE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76)</w:t>
            </w:r>
          </w:p>
        </w:tc>
      </w:tr>
      <w:tr w:rsidR="00E85931" w:rsidRPr="00860EBD" w14:paraId="518617FB"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007F21ED" w14:textId="77777777" w:rsidR="00E85931" w:rsidRPr="00860EBD" w:rsidRDefault="00E85931" w:rsidP="00AF63AF">
            <w:pPr>
              <w:rPr>
                <w:b w:val="0"/>
                <w:bCs w:val="0"/>
              </w:rPr>
            </w:pPr>
            <w:proofErr w:type="spellStart"/>
            <w:r w:rsidRPr="00860EBD">
              <w:rPr>
                <w:b w:val="0"/>
              </w:rPr>
              <w:t>Lymphopenia</w:t>
            </w:r>
            <w:proofErr w:type="spellEnd"/>
          </w:p>
        </w:tc>
        <w:tc>
          <w:tcPr>
            <w:tcW w:w="1621" w:type="dxa"/>
          </w:tcPr>
          <w:p w14:paraId="2845383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028B96B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5 (78.9)</w:t>
            </w:r>
          </w:p>
        </w:tc>
        <w:tc>
          <w:tcPr>
            <w:tcW w:w="1735" w:type="dxa"/>
          </w:tcPr>
          <w:p w14:paraId="4022AB7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7 (85)</w:t>
            </w:r>
          </w:p>
        </w:tc>
        <w:tc>
          <w:tcPr>
            <w:tcW w:w="1735" w:type="dxa"/>
          </w:tcPr>
          <w:p w14:paraId="0D17B09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0DD2DF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039830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59634CC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385C9DD2"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2052EB47" w14:textId="77777777" w:rsidR="00E85931" w:rsidRPr="00860EBD" w:rsidRDefault="00E85931" w:rsidP="00AF63AF">
            <w:pPr>
              <w:rPr>
                <w:b w:val="0"/>
                <w:bCs w:val="0"/>
              </w:rPr>
            </w:pPr>
          </w:p>
          <w:p w14:paraId="2818B645" w14:textId="77777777" w:rsidR="00E85931" w:rsidRPr="00860EBD" w:rsidRDefault="00E85931" w:rsidP="00AF63AF">
            <w:pPr>
              <w:rPr>
                <w:b w:val="0"/>
                <w:bCs w:val="0"/>
              </w:rPr>
            </w:pPr>
          </w:p>
        </w:tc>
        <w:tc>
          <w:tcPr>
            <w:tcW w:w="1621" w:type="dxa"/>
          </w:tcPr>
          <w:p w14:paraId="571546B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66479A0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63EDB2F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30F6E00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9FD5EE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582DE4F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73B66C1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50FFFBCE"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541F4C71" w14:textId="77777777" w:rsidR="00E85931" w:rsidRPr="00860EBD" w:rsidRDefault="00E85931" w:rsidP="00AF63AF">
            <w:pPr>
              <w:rPr>
                <w:b w:val="0"/>
                <w:bCs w:val="0"/>
              </w:rPr>
            </w:pPr>
            <w:r w:rsidRPr="00860EBD">
              <w:rPr>
                <w:b w:val="0"/>
              </w:rPr>
              <w:t>Anaemia</w:t>
            </w:r>
          </w:p>
        </w:tc>
        <w:tc>
          <w:tcPr>
            <w:tcW w:w="1621" w:type="dxa"/>
          </w:tcPr>
          <w:p w14:paraId="4FC46C0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3D70643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5 (78.9)</w:t>
            </w:r>
          </w:p>
        </w:tc>
        <w:tc>
          <w:tcPr>
            <w:tcW w:w="1735" w:type="dxa"/>
          </w:tcPr>
          <w:p w14:paraId="1BC1638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5 (75)</w:t>
            </w:r>
          </w:p>
        </w:tc>
        <w:tc>
          <w:tcPr>
            <w:tcW w:w="1735" w:type="dxa"/>
          </w:tcPr>
          <w:p w14:paraId="6513175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9 (50)</w:t>
            </w:r>
          </w:p>
        </w:tc>
        <w:tc>
          <w:tcPr>
            <w:tcW w:w="1735" w:type="dxa"/>
          </w:tcPr>
          <w:p w14:paraId="287254E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4 (21)</w:t>
            </w:r>
          </w:p>
        </w:tc>
        <w:tc>
          <w:tcPr>
            <w:tcW w:w="1735" w:type="dxa"/>
          </w:tcPr>
          <w:p w14:paraId="452FA03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8 (23.7)</w:t>
            </w:r>
          </w:p>
        </w:tc>
        <w:tc>
          <w:tcPr>
            <w:tcW w:w="1735" w:type="dxa"/>
          </w:tcPr>
          <w:p w14:paraId="4F21712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0 (13.2)</w:t>
            </w:r>
          </w:p>
        </w:tc>
      </w:tr>
      <w:tr w:rsidR="00E85931" w:rsidRPr="00860EBD" w14:paraId="76A769EF"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076BDE9D" w14:textId="77777777" w:rsidR="00E85931" w:rsidRPr="00860EBD" w:rsidRDefault="00E85931" w:rsidP="00AF63AF">
            <w:pPr>
              <w:rPr>
                <w:b w:val="0"/>
                <w:bCs w:val="0"/>
              </w:rPr>
            </w:pPr>
          </w:p>
          <w:p w14:paraId="5047D92B" w14:textId="77777777" w:rsidR="00E85931" w:rsidRPr="00860EBD" w:rsidRDefault="00E85931" w:rsidP="00AF63AF">
            <w:pPr>
              <w:rPr>
                <w:b w:val="0"/>
                <w:bCs w:val="0"/>
              </w:rPr>
            </w:pPr>
          </w:p>
        </w:tc>
        <w:tc>
          <w:tcPr>
            <w:tcW w:w="1621" w:type="dxa"/>
          </w:tcPr>
          <w:p w14:paraId="6F631FE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48CD017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3%)</w:t>
            </w:r>
          </w:p>
        </w:tc>
        <w:tc>
          <w:tcPr>
            <w:tcW w:w="1735" w:type="dxa"/>
          </w:tcPr>
          <w:p w14:paraId="7BBD425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6A7BC5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4 (11%)</w:t>
            </w:r>
          </w:p>
        </w:tc>
        <w:tc>
          <w:tcPr>
            <w:tcW w:w="1735" w:type="dxa"/>
          </w:tcPr>
          <w:p w14:paraId="0BF1CF7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56B1E5D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5 (6.6%)</w:t>
            </w:r>
          </w:p>
        </w:tc>
        <w:tc>
          <w:tcPr>
            <w:tcW w:w="1735" w:type="dxa"/>
          </w:tcPr>
          <w:p w14:paraId="01CB7DD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1.3%)</w:t>
            </w:r>
          </w:p>
        </w:tc>
      </w:tr>
      <w:tr w:rsidR="00E85931" w:rsidRPr="00860EBD" w14:paraId="14F78635"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0F97E4F3" w14:textId="77777777" w:rsidR="00E85931" w:rsidRPr="00860EBD" w:rsidRDefault="00E85931" w:rsidP="00AF63AF">
            <w:pPr>
              <w:rPr>
                <w:b w:val="0"/>
                <w:bCs w:val="0"/>
              </w:rPr>
            </w:pPr>
            <w:r w:rsidRPr="00860EBD">
              <w:rPr>
                <w:b w:val="0"/>
              </w:rPr>
              <w:t>Fatigue</w:t>
            </w:r>
          </w:p>
        </w:tc>
        <w:tc>
          <w:tcPr>
            <w:tcW w:w="1621" w:type="dxa"/>
          </w:tcPr>
          <w:p w14:paraId="5136F0B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43BD0C9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2 (63.2)</w:t>
            </w:r>
          </w:p>
        </w:tc>
        <w:tc>
          <w:tcPr>
            <w:tcW w:w="1735" w:type="dxa"/>
          </w:tcPr>
          <w:p w14:paraId="46990FF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6 (30)</w:t>
            </w:r>
          </w:p>
        </w:tc>
        <w:tc>
          <w:tcPr>
            <w:tcW w:w="1735" w:type="dxa"/>
          </w:tcPr>
          <w:p w14:paraId="7905598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2 (32)</w:t>
            </w:r>
          </w:p>
        </w:tc>
        <w:tc>
          <w:tcPr>
            <w:tcW w:w="1735" w:type="dxa"/>
          </w:tcPr>
          <w:p w14:paraId="5D488D1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1)</w:t>
            </w:r>
          </w:p>
        </w:tc>
        <w:tc>
          <w:tcPr>
            <w:tcW w:w="1735" w:type="dxa"/>
          </w:tcPr>
          <w:p w14:paraId="4359D81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2 (15.8)</w:t>
            </w:r>
          </w:p>
        </w:tc>
        <w:tc>
          <w:tcPr>
            <w:tcW w:w="1735" w:type="dxa"/>
          </w:tcPr>
          <w:p w14:paraId="68C2D1C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5 (6.6)</w:t>
            </w:r>
          </w:p>
        </w:tc>
      </w:tr>
      <w:tr w:rsidR="00E85931" w:rsidRPr="00860EBD" w14:paraId="7B4C65F8"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76E465D5" w14:textId="77777777" w:rsidR="00E85931" w:rsidRPr="00860EBD" w:rsidRDefault="00E85931" w:rsidP="00AF63AF">
            <w:pPr>
              <w:rPr>
                <w:b w:val="0"/>
                <w:bCs w:val="0"/>
              </w:rPr>
            </w:pPr>
          </w:p>
          <w:p w14:paraId="3323A0A1" w14:textId="77777777" w:rsidR="00E85931" w:rsidRPr="00860EBD" w:rsidRDefault="00E85931" w:rsidP="00AF63AF">
            <w:pPr>
              <w:rPr>
                <w:b w:val="0"/>
                <w:bCs w:val="0"/>
              </w:rPr>
            </w:pPr>
          </w:p>
        </w:tc>
        <w:tc>
          <w:tcPr>
            <w:tcW w:w="1621" w:type="dxa"/>
          </w:tcPr>
          <w:p w14:paraId="78D60AE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466CB4D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3)</w:t>
            </w:r>
          </w:p>
        </w:tc>
        <w:tc>
          <w:tcPr>
            <w:tcW w:w="1735" w:type="dxa"/>
          </w:tcPr>
          <w:p w14:paraId="5362075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72C0D57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6 (16)</w:t>
            </w:r>
          </w:p>
        </w:tc>
        <w:tc>
          <w:tcPr>
            <w:tcW w:w="1735" w:type="dxa"/>
          </w:tcPr>
          <w:p w14:paraId="6ACA4B4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w:t>
            </w:r>
          </w:p>
        </w:tc>
        <w:tc>
          <w:tcPr>
            <w:tcW w:w="1735" w:type="dxa"/>
          </w:tcPr>
          <w:p w14:paraId="6DB62E1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1.3)</w:t>
            </w:r>
          </w:p>
        </w:tc>
        <w:tc>
          <w:tcPr>
            <w:tcW w:w="1735" w:type="dxa"/>
          </w:tcPr>
          <w:p w14:paraId="01141A9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r w:rsidRPr="00860EBD">
              <w:tab/>
            </w:r>
          </w:p>
        </w:tc>
      </w:tr>
      <w:tr w:rsidR="00E85931" w:rsidRPr="00860EBD" w14:paraId="28AF05CF"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CF0E2DE" w14:textId="77777777" w:rsidR="00E85931" w:rsidRPr="00860EBD" w:rsidRDefault="00E85931" w:rsidP="00AF63AF">
            <w:pPr>
              <w:rPr>
                <w:b w:val="0"/>
                <w:bCs w:val="0"/>
              </w:rPr>
            </w:pPr>
            <w:r w:rsidRPr="00860EBD">
              <w:rPr>
                <w:b w:val="0"/>
              </w:rPr>
              <w:t>Low Phosphate</w:t>
            </w:r>
          </w:p>
        </w:tc>
        <w:tc>
          <w:tcPr>
            <w:tcW w:w="1621" w:type="dxa"/>
          </w:tcPr>
          <w:p w14:paraId="003C22C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1E0E4A9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1 (57.9)</w:t>
            </w:r>
          </w:p>
        </w:tc>
        <w:tc>
          <w:tcPr>
            <w:tcW w:w="1735" w:type="dxa"/>
          </w:tcPr>
          <w:p w14:paraId="25503BB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9 (45)</w:t>
            </w:r>
          </w:p>
        </w:tc>
        <w:tc>
          <w:tcPr>
            <w:tcW w:w="1735" w:type="dxa"/>
          </w:tcPr>
          <w:p w14:paraId="121031A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24CA5E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185ACD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045969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448883CF"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5D7E9FB4" w14:textId="77777777" w:rsidR="00E85931" w:rsidRPr="00860EBD" w:rsidRDefault="00E85931" w:rsidP="00AF63AF">
            <w:pPr>
              <w:rPr>
                <w:b w:val="0"/>
                <w:bCs w:val="0"/>
              </w:rPr>
            </w:pPr>
          </w:p>
          <w:p w14:paraId="5DC19D7F" w14:textId="77777777" w:rsidR="00E85931" w:rsidRPr="00860EBD" w:rsidRDefault="00E85931" w:rsidP="00AF63AF">
            <w:pPr>
              <w:rPr>
                <w:b w:val="0"/>
                <w:bCs w:val="0"/>
              </w:rPr>
            </w:pPr>
          </w:p>
        </w:tc>
        <w:tc>
          <w:tcPr>
            <w:tcW w:w="1621" w:type="dxa"/>
          </w:tcPr>
          <w:p w14:paraId="67C3FA8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64702F9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3EDEA66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7EA34CA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59C0B78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514E731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49A11AA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1FBB1EB7"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443581CD" w14:textId="77777777" w:rsidR="00E85931" w:rsidRPr="00860EBD" w:rsidRDefault="00E85931" w:rsidP="00AF63AF">
            <w:pPr>
              <w:rPr>
                <w:b w:val="0"/>
                <w:bCs w:val="0"/>
              </w:rPr>
            </w:pPr>
            <w:r w:rsidRPr="00860EBD">
              <w:rPr>
                <w:b w:val="0"/>
              </w:rPr>
              <w:t>Nausea</w:t>
            </w:r>
          </w:p>
        </w:tc>
        <w:tc>
          <w:tcPr>
            <w:tcW w:w="1621" w:type="dxa"/>
          </w:tcPr>
          <w:p w14:paraId="53C17B0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40988D8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7 (36.8)</w:t>
            </w:r>
          </w:p>
        </w:tc>
        <w:tc>
          <w:tcPr>
            <w:tcW w:w="1735" w:type="dxa"/>
          </w:tcPr>
          <w:p w14:paraId="377B89A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w:t>
            </w:r>
          </w:p>
        </w:tc>
        <w:tc>
          <w:tcPr>
            <w:tcW w:w="1735" w:type="dxa"/>
          </w:tcPr>
          <w:p w14:paraId="195BC7C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5 (13)</w:t>
            </w:r>
          </w:p>
        </w:tc>
        <w:tc>
          <w:tcPr>
            <w:tcW w:w="1735" w:type="dxa"/>
          </w:tcPr>
          <w:p w14:paraId="710C9C9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0BDF877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5 (19.7)</w:t>
            </w:r>
          </w:p>
        </w:tc>
        <w:tc>
          <w:tcPr>
            <w:tcW w:w="1735" w:type="dxa"/>
          </w:tcPr>
          <w:p w14:paraId="195CFF4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3 (3.9)</w:t>
            </w:r>
          </w:p>
        </w:tc>
      </w:tr>
      <w:tr w:rsidR="00E85931" w:rsidRPr="00860EBD" w14:paraId="7C522ED9"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689621FA" w14:textId="77777777" w:rsidR="00E85931" w:rsidRPr="00860EBD" w:rsidRDefault="00E85931" w:rsidP="00AF63AF">
            <w:pPr>
              <w:rPr>
                <w:b w:val="0"/>
                <w:bCs w:val="0"/>
              </w:rPr>
            </w:pPr>
          </w:p>
          <w:p w14:paraId="62A2694E" w14:textId="77777777" w:rsidR="00E85931" w:rsidRPr="00860EBD" w:rsidRDefault="00E85931" w:rsidP="00AF63AF">
            <w:pPr>
              <w:rPr>
                <w:b w:val="0"/>
                <w:bCs w:val="0"/>
              </w:rPr>
            </w:pPr>
          </w:p>
        </w:tc>
        <w:tc>
          <w:tcPr>
            <w:tcW w:w="1621" w:type="dxa"/>
          </w:tcPr>
          <w:p w14:paraId="0BAECE5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4C2EED3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3F4F62B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638B23D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3)</w:t>
            </w:r>
          </w:p>
        </w:tc>
        <w:tc>
          <w:tcPr>
            <w:tcW w:w="1735" w:type="dxa"/>
          </w:tcPr>
          <w:p w14:paraId="6BEA66F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A7BE6B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1.3)</w:t>
            </w:r>
          </w:p>
        </w:tc>
        <w:tc>
          <w:tcPr>
            <w:tcW w:w="1735" w:type="dxa"/>
          </w:tcPr>
          <w:p w14:paraId="1E4FF40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721A8F0F"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77DC2766" w14:textId="77777777" w:rsidR="00E85931" w:rsidRPr="00860EBD" w:rsidRDefault="00E85931" w:rsidP="00AF63AF">
            <w:pPr>
              <w:rPr>
                <w:b w:val="0"/>
                <w:bCs w:val="0"/>
              </w:rPr>
            </w:pPr>
            <w:r w:rsidRPr="00860EBD">
              <w:rPr>
                <w:b w:val="0"/>
              </w:rPr>
              <w:t>Rash</w:t>
            </w:r>
          </w:p>
        </w:tc>
        <w:tc>
          <w:tcPr>
            <w:tcW w:w="1621" w:type="dxa"/>
          </w:tcPr>
          <w:p w14:paraId="53E07BE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65FE0C8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4 (21.1)</w:t>
            </w:r>
          </w:p>
        </w:tc>
        <w:tc>
          <w:tcPr>
            <w:tcW w:w="1735" w:type="dxa"/>
          </w:tcPr>
          <w:p w14:paraId="5E339F6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7D776F7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5)</w:t>
            </w:r>
          </w:p>
        </w:tc>
        <w:tc>
          <w:tcPr>
            <w:tcW w:w="1735" w:type="dxa"/>
          </w:tcPr>
          <w:p w14:paraId="69FBE66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7FC38E1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7 (9.2)</w:t>
            </w:r>
          </w:p>
        </w:tc>
        <w:tc>
          <w:tcPr>
            <w:tcW w:w="1735" w:type="dxa"/>
          </w:tcPr>
          <w:p w14:paraId="0C2E951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6 (7.9)</w:t>
            </w:r>
          </w:p>
        </w:tc>
      </w:tr>
      <w:tr w:rsidR="00E85931" w:rsidRPr="00860EBD" w14:paraId="054329A5"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7FEF2E61" w14:textId="77777777" w:rsidR="00E85931" w:rsidRPr="00860EBD" w:rsidRDefault="00E85931" w:rsidP="00AF63AF">
            <w:pPr>
              <w:rPr>
                <w:b w:val="0"/>
                <w:bCs w:val="0"/>
              </w:rPr>
            </w:pPr>
          </w:p>
          <w:p w14:paraId="15D329DD" w14:textId="77777777" w:rsidR="00E85931" w:rsidRPr="00860EBD" w:rsidRDefault="00E85931" w:rsidP="00AF63AF">
            <w:pPr>
              <w:rPr>
                <w:b w:val="0"/>
                <w:bCs w:val="0"/>
              </w:rPr>
            </w:pPr>
          </w:p>
        </w:tc>
        <w:tc>
          <w:tcPr>
            <w:tcW w:w="1621" w:type="dxa"/>
          </w:tcPr>
          <w:p w14:paraId="60F9C90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69A288F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B6CF04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3D4B96E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7E83EE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3C320B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FCA76F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658B0042"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7CA143BA" w14:textId="77777777" w:rsidR="00E85931" w:rsidRPr="00860EBD" w:rsidRDefault="00E85931" w:rsidP="00AF63AF">
            <w:pPr>
              <w:rPr>
                <w:b w:val="0"/>
                <w:bCs w:val="0"/>
              </w:rPr>
            </w:pPr>
            <w:r w:rsidRPr="00860EBD">
              <w:rPr>
                <w:b w:val="0"/>
              </w:rPr>
              <w:t>Diarrhoea</w:t>
            </w:r>
          </w:p>
        </w:tc>
        <w:tc>
          <w:tcPr>
            <w:tcW w:w="1621" w:type="dxa"/>
          </w:tcPr>
          <w:p w14:paraId="51B03DE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71432F7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3)</w:t>
            </w:r>
          </w:p>
        </w:tc>
        <w:tc>
          <w:tcPr>
            <w:tcW w:w="1735" w:type="dxa"/>
          </w:tcPr>
          <w:p w14:paraId="3980C7B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0)</w:t>
            </w:r>
          </w:p>
        </w:tc>
        <w:tc>
          <w:tcPr>
            <w:tcW w:w="1735" w:type="dxa"/>
          </w:tcPr>
          <w:p w14:paraId="1C7994A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3)</w:t>
            </w:r>
          </w:p>
        </w:tc>
        <w:tc>
          <w:tcPr>
            <w:tcW w:w="1735" w:type="dxa"/>
          </w:tcPr>
          <w:p w14:paraId="7F48FC8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E0D68F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8 (10.5)</w:t>
            </w:r>
          </w:p>
        </w:tc>
        <w:tc>
          <w:tcPr>
            <w:tcW w:w="1735" w:type="dxa"/>
          </w:tcPr>
          <w:p w14:paraId="537FB68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r>
      <w:tr w:rsidR="00E85931" w:rsidRPr="00860EBD" w14:paraId="6C07A9CC"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2095D74B" w14:textId="77777777" w:rsidR="00E85931" w:rsidRPr="00860EBD" w:rsidRDefault="00E85931" w:rsidP="00AF63AF">
            <w:pPr>
              <w:rPr>
                <w:b w:val="0"/>
                <w:bCs w:val="0"/>
              </w:rPr>
            </w:pPr>
          </w:p>
          <w:p w14:paraId="2F7120A1" w14:textId="77777777" w:rsidR="00E85931" w:rsidRPr="00860EBD" w:rsidRDefault="00E85931" w:rsidP="00AF63AF">
            <w:pPr>
              <w:rPr>
                <w:b w:val="0"/>
                <w:bCs w:val="0"/>
              </w:rPr>
            </w:pPr>
          </w:p>
        </w:tc>
        <w:tc>
          <w:tcPr>
            <w:tcW w:w="1621" w:type="dxa"/>
          </w:tcPr>
          <w:p w14:paraId="21FD85C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1602BDA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023166C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3C4107A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5D0962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E1DFF6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6FDC286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0F6E77B6"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7D09ECF8" w14:textId="77777777" w:rsidR="00E85931" w:rsidRPr="00860EBD" w:rsidRDefault="00E85931" w:rsidP="00AF63AF">
            <w:pPr>
              <w:rPr>
                <w:b w:val="0"/>
                <w:bCs w:val="0"/>
              </w:rPr>
            </w:pPr>
            <w:r w:rsidRPr="00860EBD">
              <w:rPr>
                <w:b w:val="0"/>
              </w:rPr>
              <w:t>Abdominal pain</w:t>
            </w:r>
          </w:p>
        </w:tc>
        <w:tc>
          <w:tcPr>
            <w:tcW w:w="1621" w:type="dxa"/>
          </w:tcPr>
          <w:p w14:paraId="00D4DBA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00FB95B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3)</w:t>
            </w:r>
          </w:p>
        </w:tc>
        <w:tc>
          <w:tcPr>
            <w:tcW w:w="1735" w:type="dxa"/>
          </w:tcPr>
          <w:p w14:paraId="4EAB9DF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0)</w:t>
            </w:r>
          </w:p>
        </w:tc>
        <w:tc>
          <w:tcPr>
            <w:tcW w:w="1735" w:type="dxa"/>
          </w:tcPr>
          <w:p w14:paraId="28D713A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3 (8)</w:t>
            </w:r>
          </w:p>
        </w:tc>
        <w:tc>
          <w:tcPr>
            <w:tcW w:w="1735" w:type="dxa"/>
          </w:tcPr>
          <w:p w14:paraId="5E1AE5B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1)</w:t>
            </w:r>
          </w:p>
        </w:tc>
        <w:tc>
          <w:tcPr>
            <w:tcW w:w="1735" w:type="dxa"/>
          </w:tcPr>
          <w:p w14:paraId="48EC29E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c>
          <w:tcPr>
            <w:tcW w:w="1735" w:type="dxa"/>
          </w:tcPr>
          <w:p w14:paraId="270F424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1.3)</w:t>
            </w:r>
          </w:p>
        </w:tc>
      </w:tr>
      <w:tr w:rsidR="00E85931" w:rsidRPr="00860EBD" w14:paraId="291B8992"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1BF33366" w14:textId="77777777" w:rsidR="00E85931" w:rsidRPr="00860EBD" w:rsidRDefault="00E85931" w:rsidP="00AF63AF">
            <w:pPr>
              <w:rPr>
                <w:b w:val="0"/>
                <w:bCs w:val="0"/>
              </w:rPr>
            </w:pPr>
          </w:p>
          <w:p w14:paraId="5C077EF5" w14:textId="77777777" w:rsidR="00E85931" w:rsidRPr="00860EBD" w:rsidRDefault="00E85931" w:rsidP="00AF63AF">
            <w:pPr>
              <w:rPr>
                <w:b w:val="0"/>
                <w:bCs w:val="0"/>
              </w:rPr>
            </w:pPr>
          </w:p>
        </w:tc>
        <w:tc>
          <w:tcPr>
            <w:tcW w:w="1621" w:type="dxa"/>
          </w:tcPr>
          <w:p w14:paraId="269E71F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2786FF5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00FDF0E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90F173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2FAA89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523A29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1.3)</w:t>
            </w:r>
          </w:p>
        </w:tc>
        <w:tc>
          <w:tcPr>
            <w:tcW w:w="1735" w:type="dxa"/>
          </w:tcPr>
          <w:p w14:paraId="6321F75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31A453FE"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20797743" w14:textId="77777777" w:rsidR="00E85931" w:rsidRPr="00860EBD" w:rsidRDefault="00E85931" w:rsidP="00AF63AF">
            <w:pPr>
              <w:rPr>
                <w:b w:val="0"/>
                <w:bCs w:val="0"/>
              </w:rPr>
            </w:pPr>
            <w:r w:rsidRPr="00860EBD">
              <w:rPr>
                <w:b w:val="0"/>
              </w:rPr>
              <w:t>Pruritus</w:t>
            </w:r>
          </w:p>
        </w:tc>
        <w:tc>
          <w:tcPr>
            <w:tcW w:w="1621" w:type="dxa"/>
          </w:tcPr>
          <w:p w14:paraId="6EE11B4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4CE0801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0.5)</w:t>
            </w:r>
          </w:p>
        </w:tc>
        <w:tc>
          <w:tcPr>
            <w:tcW w:w="1735" w:type="dxa"/>
          </w:tcPr>
          <w:p w14:paraId="5B9F7BD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05E3CB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3)</w:t>
            </w:r>
          </w:p>
        </w:tc>
        <w:tc>
          <w:tcPr>
            <w:tcW w:w="1735" w:type="dxa"/>
          </w:tcPr>
          <w:p w14:paraId="0A4B59D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07C2A3D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6 (7.9)</w:t>
            </w:r>
          </w:p>
        </w:tc>
        <w:tc>
          <w:tcPr>
            <w:tcW w:w="1735" w:type="dxa"/>
          </w:tcPr>
          <w:p w14:paraId="51151A7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8 (10.5)</w:t>
            </w:r>
          </w:p>
        </w:tc>
      </w:tr>
      <w:tr w:rsidR="00E85931" w:rsidRPr="00860EBD" w14:paraId="5C775769"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0837032E" w14:textId="77777777" w:rsidR="00E85931" w:rsidRPr="00860EBD" w:rsidRDefault="00E85931" w:rsidP="00AF63AF">
            <w:pPr>
              <w:rPr>
                <w:b w:val="0"/>
                <w:bCs w:val="0"/>
              </w:rPr>
            </w:pPr>
          </w:p>
          <w:p w14:paraId="4181AF43" w14:textId="77777777" w:rsidR="00E85931" w:rsidRPr="00860EBD" w:rsidRDefault="00E85931" w:rsidP="00AF63AF">
            <w:pPr>
              <w:rPr>
                <w:b w:val="0"/>
                <w:bCs w:val="0"/>
              </w:rPr>
            </w:pPr>
          </w:p>
        </w:tc>
        <w:tc>
          <w:tcPr>
            <w:tcW w:w="1621" w:type="dxa"/>
          </w:tcPr>
          <w:p w14:paraId="272D75F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1613F37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66F77B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D517C4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A18A75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ED8E41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51B3094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66FA9177"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69612B96" w14:textId="77777777" w:rsidR="00E85931" w:rsidRPr="00860EBD" w:rsidRDefault="00E85931" w:rsidP="00AF63AF">
            <w:pPr>
              <w:rPr>
                <w:b w:val="0"/>
                <w:bCs w:val="0"/>
              </w:rPr>
            </w:pPr>
            <w:r w:rsidRPr="00860EBD">
              <w:rPr>
                <w:b w:val="0"/>
              </w:rPr>
              <w:t>Raised ALT</w:t>
            </w:r>
          </w:p>
        </w:tc>
        <w:tc>
          <w:tcPr>
            <w:tcW w:w="1621" w:type="dxa"/>
          </w:tcPr>
          <w:p w14:paraId="4FD20E8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4884469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1 (57.9)</w:t>
            </w:r>
          </w:p>
        </w:tc>
        <w:tc>
          <w:tcPr>
            <w:tcW w:w="1735" w:type="dxa"/>
          </w:tcPr>
          <w:p w14:paraId="159581E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0)</w:t>
            </w:r>
          </w:p>
        </w:tc>
        <w:tc>
          <w:tcPr>
            <w:tcW w:w="1735" w:type="dxa"/>
          </w:tcPr>
          <w:p w14:paraId="23A61DD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3 (8)</w:t>
            </w:r>
          </w:p>
        </w:tc>
        <w:tc>
          <w:tcPr>
            <w:tcW w:w="1735" w:type="dxa"/>
          </w:tcPr>
          <w:p w14:paraId="36D48D0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1)</w:t>
            </w:r>
          </w:p>
        </w:tc>
        <w:tc>
          <w:tcPr>
            <w:tcW w:w="1735" w:type="dxa"/>
          </w:tcPr>
          <w:p w14:paraId="133385B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3A9E539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4F0E065E"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5AB5D7E" w14:textId="77777777" w:rsidR="00E85931" w:rsidRPr="00860EBD" w:rsidRDefault="00E85931" w:rsidP="00AF63AF">
            <w:pPr>
              <w:rPr>
                <w:b w:val="0"/>
                <w:bCs w:val="0"/>
              </w:rPr>
            </w:pPr>
          </w:p>
          <w:p w14:paraId="0A2E8DC2" w14:textId="77777777" w:rsidR="00E85931" w:rsidRPr="00860EBD" w:rsidRDefault="00E85931" w:rsidP="00AF63AF">
            <w:pPr>
              <w:rPr>
                <w:b w:val="0"/>
                <w:bCs w:val="0"/>
              </w:rPr>
            </w:pPr>
          </w:p>
        </w:tc>
        <w:tc>
          <w:tcPr>
            <w:tcW w:w="1621" w:type="dxa"/>
          </w:tcPr>
          <w:p w14:paraId="3700FCE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3BF40BC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C75B36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6A7060E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7441E8E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F921E6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43A5E9F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3F920E7D"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68172939" w14:textId="77777777" w:rsidR="00E85931" w:rsidRPr="00860EBD" w:rsidRDefault="00E85931" w:rsidP="00AF63AF">
            <w:pPr>
              <w:rPr>
                <w:b w:val="0"/>
                <w:bCs w:val="0"/>
              </w:rPr>
            </w:pPr>
            <w:r w:rsidRPr="00860EBD">
              <w:rPr>
                <w:b w:val="0"/>
              </w:rPr>
              <w:t>Raised ALP</w:t>
            </w:r>
          </w:p>
        </w:tc>
        <w:tc>
          <w:tcPr>
            <w:tcW w:w="1621" w:type="dxa"/>
          </w:tcPr>
          <w:p w14:paraId="5B95712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0F23ED1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6 (31.6)</w:t>
            </w:r>
          </w:p>
        </w:tc>
        <w:tc>
          <w:tcPr>
            <w:tcW w:w="1735" w:type="dxa"/>
          </w:tcPr>
          <w:p w14:paraId="704C77F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3 (15)</w:t>
            </w:r>
          </w:p>
        </w:tc>
        <w:tc>
          <w:tcPr>
            <w:tcW w:w="1735" w:type="dxa"/>
          </w:tcPr>
          <w:p w14:paraId="40A2C69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3FA9B84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D0EFCF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730C728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555822CB"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6142B7D6" w14:textId="77777777" w:rsidR="00E85931" w:rsidRPr="00860EBD" w:rsidRDefault="00E85931" w:rsidP="00AF63AF">
            <w:pPr>
              <w:rPr>
                <w:b w:val="0"/>
                <w:bCs w:val="0"/>
              </w:rPr>
            </w:pPr>
          </w:p>
          <w:p w14:paraId="57937232" w14:textId="77777777" w:rsidR="00E85931" w:rsidRPr="00860EBD" w:rsidRDefault="00E85931" w:rsidP="00AF63AF">
            <w:pPr>
              <w:rPr>
                <w:b w:val="0"/>
                <w:bCs w:val="0"/>
              </w:rPr>
            </w:pPr>
          </w:p>
        </w:tc>
        <w:tc>
          <w:tcPr>
            <w:tcW w:w="1621" w:type="dxa"/>
          </w:tcPr>
          <w:p w14:paraId="4E90BFC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221935E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3C3633F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w:t>
            </w:r>
          </w:p>
        </w:tc>
        <w:tc>
          <w:tcPr>
            <w:tcW w:w="1735" w:type="dxa"/>
          </w:tcPr>
          <w:p w14:paraId="0673678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457DB7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98A74B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FAD45B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208D0EA8"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13BB11F" w14:textId="77777777" w:rsidR="00E85931" w:rsidRPr="00860EBD" w:rsidRDefault="00E85931" w:rsidP="00AF63AF">
            <w:pPr>
              <w:rPr>
                <w:b w:val="0"/>
                <w:bCs w:val="0"/>
              </w:rPr>
            </w:pPr>
            <w:r w:rsidRPr="00860EBD">
              <w:rPr>
                <w:b w:val="0"/>
              </w:rPr>
              <w:t>Hypertension</w:t>
            </w:r>
          </w:p>
        </w:tc>
        <w:tc>
          <w:tcPr>
            <w:tcW w:w="1621" w:type="dxa"/>
          </w:tcPr>
          <w:p w14:paraId="5A06B0E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4DBD621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0.5%)</w:t>
            </w:r>
          </w:p>
        </w:tc>
        <w:tc>
          <w:tcPr>
            <w:tcW w:w="1735" w:type="dxa"/>
          </w:tcPr>
          <w:p w14:paraId="7567D8F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3 (15%)</w:t>
            </w:r>
          </w:p>
        </w:tc>
        <w:tc>
          <w:tcPr>
            <w:tcW w:w="1735" w:type="dxa"/>
          </w:tcPr>
          <w:p w14:paraId="2BFBCE8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5)</w:t>
            </w:r>
          </w:p>
        </w:tc>
        <w:tc>
          <w:tcPr>
            <w:tcW w:w="1735" w:type="dxa"/>
          </w:tcPr>
          <w:p w14:paraId="762E030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5E3801E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5AE089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351D3A67"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5E780F88" w14:textId="77777777" w:rsidR="00E85931" w:rsidRPr="00860EBD" w:rsidRDefault="00E85931" w:rsidP="00AF63AF">
            <w:pPr>
              <w:rPr>
                <w:b w:val="0"/>
                <w:bCs w:val="0"/>
              </w:rPr>
            </w:pPr>
          </w:p>
          <w:p w14:paraId="3EF8BFB4" w14:textId="77777777" w:rsidR="00E85931" w:rsidRPr="00860EBD" w:rsidRDefault="00E85931" w:rsidP="00AF63AF">
            <w:pPr>
              <w:rPr>
                <w:b w:val="0"/>
                <w:bCs w:val="0"/>
              </w:rPr>
            </w:pPr>
          </w:p>
        </w:tc>
        <w:tc>
          <w:tcPr>
            <w:tcW w:w="1621" w:type="dxa"/>
          </w:tcPr>
          <w:p w14:paraId="67DF3A6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79D13FD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3%)</w:t>
            </w:r>
          </w:p>
        </w:tc>
        <w:tc>
          <w:tcPr>
            <w:tcW w:w="1735" w:type="dxa"/>
          </w:tcPr>
          <w:p w14:paraId="6B8BDA1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6F39EE2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3)</w:t>
            </w:r>
          </w:p>
        </w:tc>
        <w:tc>
          <w:tcPr>
            <w:tcW w:w="1735" w:type="dxa"/>
          </w:tcPr>
          <w:p w14:paraId="1C734E7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0E966A3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3B75E69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48291744"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D5656B0" w14:textId="77777777" w:rsidR="00E85931" w:rsidRPr="00860EBD" w:rsidRDefault="00E85931" w:rsidP="00AF63AF">
            <w:pPr>
              <w:rPr>
                <w:b w:val="0"/>
                <w:bCs w:val="0"/>
              </w:rPr>
            </w:pPr>
            <w:r w:rsidRPr="00860EBD">
              <w:rPr>
                <w:b w:val="0"/>
              </w:rPr>
              <w:t>Anorexia</w:t>
            </w:r>
          </w:p>
        </w:tc>
        <w:tc>
          <w:tcPr>
            <w:tcW w:w="1621" w:type="dxa"/>
          </w:tcPr>
          <w:p w14:paraId="34486C8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5978B25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3 (15.8)</w:t>
            </w:r>
          </w:p>
        </w:tc>
        <w:tc>
          <w:tcPr>
            <w:tcW w:w="1735" w:type="dxa"/>
          </w:tcPr>
          <w:p w14:paraId="065F778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7790C1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5 (13.2)</w:t>
            </w:r>
          </w:p>
        </w:tc>
        <w:tc>
          <w:tcPr>
            <w:tcW w:w="1735" w:type="dxa"/>
          </w:tcPr>
          <w:p w14:paraId="19D0F7D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00BFC84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8 (10.5)</w:t>
            </w:r>
          </w:p>
        </w:tc>
        <w:tc>
          <w:tcPr>
            <w:tcW w:w="1735" w:type="dxa"/>
          </w:tcPr>
          <w:p w14:paraId="5872D38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r>
      <w:tr w:rsidR="00E85931" w:rsidRPr="00860EBD" w14:paraId="03A3881C"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6B6E665D" w14:textId="77777777" w:rsidR="00E85931" w:rsidRPr="00860EBD" w:rsidRDefault="00E85931" w:rsidP="00AF63AF">
            <w:pPr>
              <w:rPr>
                <w:b w:val="0"/>
                <w:bCs w:val="0"/>
              </w:rPr>
            </w:pPr>
          </w:p>
          <w:p w14:paraId="0559F5C0" w14:textId="77777777" w:rsidR="00E85931" w:rsidRPr="00860EBD" w:rsidRDefault="00E85931" w:rsidP="00AF63AF">
            <w:pPr>
              <w:rPr>
                <w:b w:val="0"/>
                <w:bCs w:val="0"/>
              </w:rPr>
            </w:pPr>
          </w:p>
        </w:tc>
        <w:tc>
          <w:tcPr>
            <w:tcW w:w="1621" w:type="dxa"/>
          </w:tcPr>
          <w:p w14:paraId="673572E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0885216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765FCD2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544D3AD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3)</w:t>
            </w:r>
          </w:p>
        </w:tc>
        <w:tc>
          <w:tcPr>
            <w:tcW w:w="1735" w:type="dxa"/>
          </w:tcPr>
          <w:p w14:paraId="31D7FC0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5ECD79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A185C8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062DF3F9"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3A94974" w14:textId="77777777" w:rsidR="00E85931" w:rsidRPr="00860EBD" w:rsidRDefault="00E85931" w:rsidP="00AF63AF">
            <w:pPr>
              <w:rPr>
                <w:b w:val="0"/>
                <w:bCs w:val="0"/>
              </w:rPr>
            </w:pPr>
            <w:r w:rsidRPr="00860EBD">
              <w:rPr>
                <w:b w:val="0"/>
              </w:rPr>
              <w:t>Hyperkalaemia</w:t>
            </w:r>
          </w:p>
        </w:tc>
        <w:tc>
          <w:tcPr>
            <w:tcW w:w="1621" w:type="dxa"/>
          </w:tcPr>
          <w:p w14:paraId="0073B23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7188E85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3)</w:t>
            </w:r>
          </w:p>
        </w:tc>
        <w:tc>
          <w:tcPr>
            <w:tcW w:w="1735" w:type="dxa"/>
          </w:tcPr>
          <w:p w14:paraId="2C45E47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0)</w:t>
            </w:r>
          </w:p>
        </w:tc>
        <w:tc>
          <w:tcPr>
            <w:tcW w:w="1735" w:type="dxa"/>
          </w:tcPr>
          <w:p w14:paraId="105B6C1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3)</w:t>
            </w:r>
          </w:p>
        </w:tc>
        <w:tc>
          <w:tcPr>
            <w:tcW w:w="1735" w:type="dxa"/>
          </w:tcPr>
          <w:p w14:paraId="1E4EC90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F8227F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4F44318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1483AA9F"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2BF553B3" w14:textId="77777777" w:rsidR="00E85931" w:rsidRPr="00860EBD" w:rsidRDefault="00E85931" w:rsidP="00AF63AF">
            <w:pPr>
              <w:rPr>
                <w:b w:val="0"/>
                <w:bCs w:val="0"/>
              </w:rPr>
            </w:pPr>
          </w:p>
          <w:p w14:paraId="7D98D55D" w14:textId="77777777" w:rsidR="00E85931" w:rsidRPr="00860EBD" w:rsidRDefault="00E85931" w:rsidP="00AF63AF">
            <w:pPr>
              <w:rPr>
                <w:b w:val="0"/>
                <w:bCs w:val="0"/>
              </w:rPr>
            </w:pPr>
          </w:p>
        </w:tc>
        <w:tc>
          <w:tcPr>
            <w:tcW w:w="1621" w:type="dxa"/>
          </w:tcPr>
          <w:p w14:paraId="6B3E3AB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4D60122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79A4D2C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3381FF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5B2F661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446CDAB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F0EC40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6B4B0CB1"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1A355A53" w14:textId="77777777" w:rsidR="00E85931" w:rsidRPr="00860EBD" w:rsidRDefault="00E85931" w:rsidP="00AF63AF">
            <w:pPr>
              <w:rPr>
                <w:b w:val="0"/>
                <w:bCs w:val="0"/>
              </w:rPr>
            </w:pPr>
            <w:r w:rsidRPr="00860EBD">
              <w:rPr>
                <w:b w:val="0"/>
              </w:rPr>
              <w:t>Thrombocytopenia</w:t>
            </w:r>
          </w:p>
        </w:tc>
        <w:tc>
          <w:tcPr>
            <w:tcW w:w="1621" w:type="dxa"/>
          </w:tcPr>
          <w:p w14:paraId="0BD6DD5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4CF665D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3ADC00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5BAC74A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4 (36.8)</w:t>
            </w:r>
          </w:p>
        </w:tc>
        <w:tc>
          <w:tcPr>
            <w:tcW w:w="1735" w:type="dxa"/>
          </w:tcPr>
          <w:p w14:paraId="0203252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5)</w:t>
            </w:r>
          </w:p>
        </w:tc>
        <w:tc>
          <w:tcPr>
            <w:tcW w:w="1735" w:type="dxa"/>
          </w:tcPr>
          <w:p w14:paraId="4DB4E26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F5F04E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5501DDCA"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932E427" w14:textId="77777777" w:rsidR="00E85931" w:rsidRPr="00860EBD" w:rsidRDefault="00E85931" w:rsidP="00AF63AF">
            <w:pPr>
              <w:rPr>
                <w:b w:val="0"/>
                <w:bCs w:val="0"/>
              </w:rPr>
            </w:pPr>
          </w:p>
          <w:p w14:paraId="70677DC3" w14:textId="77777777" w:rsidR="00E85931" w:rsidRPr="00860EBD" w:rsidRDefault="00E85931" w:rsidP="00AF63AF">
            <w:pPr>
              <w:rPr>
                <w:b w:val="0"/>
                <w:bCs w:val="0"/>
              </w:rPr>
            </w:pPr>
          </w:p>
        </w:tc>
        <w:tc>
          <w:tcPr>
            <w:tcW w:w="1621" w:type="dxa"/>
          </w:tcPr>
          <w:p w14:paraId="4D509AA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2848BE7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9BFF35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3E6F9B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6 (15.8)</w:t>
            </w:r>
          </w:p>
        </w:tc>
        <w:tc>
          <w:tcPr>
            <w:tcW w:w="1735" w:type="dxa"/>
          </w:tcPr>
          <w:p w14:paraId="6F07BD2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6F02D7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70C7C1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4DAA189E"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43A6813F" w14:textId="77777777" w:rsidR="00E85931" w:rsidRPr="00860EBD" w:rsidRDefault="00E85931" w:rsidP="00AF63AF">
            <w:pPr>
              <w:rPr>
                <w:b w:val="0"/>
                <w:bCs w:val="0"/>
              </w:rPr>
            </w:pPr>
            <w:r w:rsidRPr="00860EBD">
              <w:rPr>
                <w:b w:val="0"/>
              </w:rPr>
              <w:t>Neutropenia</w:t>
            </w:r>
          </w:p>
        </w:tc>
        <w:tc>
          <w:tcPr>
            <w:tcW w:w="1621" w:type="dxa"/>
          </w:tcPr>
          <w:p w14:paraId="65B9392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0DD39E1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A65707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7097517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8 (21.1)</w:t>
            </w:r>
          </w:p>
        </w:tc>
        <w:tc>
          <w:tcPr>
            <w:tcW w:w="1735" w:type="dxa"/>
          </w:tcPr>
          <w:p w14:paraId="781D988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3(15.8)</w:t>
            </w:r>
          </w:p>
        </w:tc>
        <w:tc>
          <w:tcPr>
            <w:tcW w:w="1735" w:type="dxa"/>
          </w:tcPr>
          <w:p w14:paraId="2271396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c>
          <w:tcPr>
            <w:tcW w:w="1735" w:type="dxa"/>
          </w:tcPr>
          <w:p w14:paraId="6CB3ED7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73D6A223"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117F4157" w14:textId="77777777" w:rsidR="00E85931" w:rsidRPr="00860EBD" w:rsidRDefault="00E85931" w:rsidP="00AF63AF">
            <w:pPr>
              <w:rPr>
                <w:b w:val="0"/>
                <w:bCs w:val="0"/>
              </w:rPr>
            </w:pPr>
          </w:p>
          <w:p w14:paraId="59FA5536" w14:textId="77777777" w:rsidR="00E85931" w:rsidRPr="00860EBD" w:rsidRDefault="00E85931" w:rsidP="00AF63AF">
            <w:pPr>
              <w:rPr>
                <w:b w:val="0"/>
                <w:bCs w:val="0"/>
              </w:rPr>
            </w:pPr>
          </w:p>
        </w:tc>
        <w:tc>
          <w:tcPr>
            <w:tcW w:w="1621" w:type="dxa"/>
          </w:tcPr>
          <w:p w14:paraId="73A3D1B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6EB0E57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36008D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63F9DE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5)</w:t>
            </w:r>
          </w:p>
        </w:tc>
        <w:tc>
          <w:tcPr>
            <w:tcW w:w="1735" w:type="dxa"/>
          </w:tcPr>
          <w:p w14:paraId="319AA96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5)</w:t>
            </w:r>
          </w:p>
        </w:tc>
        <w:tc>
          <w:tcPr>
            <w:tcW w:w="1735" w:type="dxa"/>
          </w:tcPr>
          <w:p w14:paraId="1561842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c>
          <w:tcPr>
            <w:tcW w:w="1735" w:type="dxa"/>
          </w:tcPr>
          <w:p w14:paraId="5917745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7A0AA43E"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0C1720F0" w14:textId="77777777" w:rsidR="00E85931" w:rsidRPr="00860EBD" w:rsidRDefault="00E85931" w:rsidP="00AF63AF">
            <w:pPr>
              <w:rPr>
                <w:b w:val="0"/>
                <w:bCs w:val="0"/>
              </w:rPr>
            </w:pPr>
            <w:r w:rsidRPr="00860EBD">
              <w:rPr>
                <w:b w:val="0"/>
              </w:rPr>
              <w:t>Constipation</w:t>
            </w:r>
          </w:p>
        </w:tc>
        <w:tc>
          <w:tcPr>
            <w:tcW w:w="1621" w:type="dxa"/>
          </w:tcPr>
          <w:p w14:paraId="6E57535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27259E6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93BA9D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30EE982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2 (31.6)</w:t>
            </w:r>
          </w:p>
        </w:tc>
        <w:tc>
          <w:tcPr>
            <w:tcW w:w="1735" w:type="dxa"/>
          </w:tcPr>
          <w:p w14:paraId="4C51141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5D7BDDF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3 (3.9)</w:t>
            </w:r>
          </w:p>
        </w:tc>
        <w:tc>
          <w:tcPr>
            <w:tcW w:w="1735" w:type="dxa"/>
          </w:tcPr>
          <w:p w14:paraId="73FE338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r>
      <w:tr w:rsidR="00E85931" w:rsidRPr="00860EBD" w14:paraId="56BA29FB"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054BCA59" w14:textId="77777777" w:rsidR="00E85931" w:rsidRPr="00860EBD" w:rsidRDefault="00E85931" w:rsidP="00AF63AF">
            <w:pPr>
              <w:rPr>
                <w:b w:val="0"/>
                <w:bCs w:val="0"/>
              </w:rPr>
            </w:pPr>
          </w:p>
          <w:p w14:paraId="479E7A7E" w14:textId="77777777" w:rsidR="00E85931" w:rsidRPr="00860EBD" w:rsidRDefault="00E85931" w:rsidP="00AF63AF">
            <w:pPr>
              <w:rPr>
                <w:b w:val="0"/>
                <w:bCs w:val="0"/>
              </w:rPr>
            </w:pPr>
          </w:p>
        </w:tc>
        <w:tc>
          <w:tcPr>
            <w:tcW w:w="1621" w:type="dxa"/>
          </w:tcPr>
          <w:p w14:paraId="25CE1C8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6F2917F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689766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328F800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3)</w:t>
            </w:r>
          </w:p>
        </w:tc>
        <w:tc>
          <w:tcPr>
            <w:tcW w:w="1735" w:type="dxa"/>
          </w:tcPr>
          <w:p w14:paraId="462F014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p>
        </w:tc>
        <w:tc>
          <w:tcPr>
            <w:tcW w:w="1735" w:type="dxa"/>
          </w:tcPr>
          <w:p w14:paraId="1451DDB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3B44B5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5B433DF4"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EE96DEE" w14:textId="77777777" w:rsidR="00E85931" w:rsidRPr="00860EBD" w:rsidRDefault="00E85931" w:rsidP="00AF63AF">
            <w:pPr>
              <w:rPr>
                <w:b w:val="0"/>
                <w:bCs w:val="0"/>
              </w:rPr>
            </w:pPr>
            <w:proofErr w:type="spellStart"/>
            <w:r w:rsidRPr="00860EBD">
              <w:rPr>
                <w:b w:val="0"/>
              </w:rPr>
              <w:t>Mucositis</w:t>
            </w:r>
            <w:proofErr w:type="spellEnd"/>
          </w:p>
        </w:tc>
        <w:tc>
          <w:tcPr>
            <w:tcW w:w="1621" w:type="dxa"/>
          </w:tcPr>
          <w:p w14:paraId="1C2B24F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3E35177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5D1982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4C7EAC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5 (13.2)</w:t>
            </w:r>
          </w:p>
        </w:tc>
        <w:tc>
          <w:tcPr>
            <w:tcW w:w="1735" w:type="dxa"/>
          </w:tcPr>
          <w:p w14:paraId="2487053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6ADF49B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c>
          <w:tcPr>
            <w:tcW w:w="1735" w:type="dxa"/>
          </w:tcPr>
          <w:p w14:paraId="131D048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19E14765"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DAC991A" w14:textId="77777777" w:rsidR="00E85931" w:rsidRPr="00860EBD" w:rsidRDefault="00E85931" w:rsidP="00AF63AF">
            <w:pPr>
              <w:rPr>
                <w:b w:val="0"/>
                <w:bCs w:val="0"/>
              </w:rPr>
            </w:pPr>
          </w:p>
          <w:p w14:paraId="217A3DA8" w14:textId="77777777" w:rsidR="00E85931" w:rsidRPr="00860EBD" w:rsidRDefault="00E85931" w:rsidP="00AF63AF">
            <w:pPr>
              <w:rPr>
                <w:b w:val="0"/>
                <w:bCs w:val="0"/>
              </w:rPr>
            </w:pPr>
          </w:p>
        </w:tc>
        <w:tc>
          <w:tcPr>
            <w:tcW w:w="1621" w:type="dxa"/>
          </w:tcPr>
          <w:p w14:paraId="699C2D3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2780B43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F8E4BC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0FE6BD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3)</w:t>
            </w:r>
          </w:p>
        </w:tc>
        <w:tc>
          <w:tcPr>
            <w:tcW w:w="1735" w:type="dxa"/>
          </w:tcPr>
          <w:p w14:paraId="1B7CAAD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8B2E4B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1FD9F9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3107328D"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727C9CBE" w14:textId="77777777" w:rsidR="00E85931" w:rsidRPr="00860EBD" w:rsidRDefault="00E85931" w:rsidP="00AF63AF">
            <w:pPr>
              <w:rPr>
                <w:b w:val="0"/>
                <w:bCs w:val="0"/>
              </w:rPr>
            </w:pPr>
            <w:r w:rsidRPr="00860EBD">
              <w:rPr>
                <w:b w:val="0"/>
              </w:rPr>
              <w:t>Raised creatinine</w:t>
            </w:r>
          </w:p>
        </w:tc>
        <w:tc>
          <w:tcPr>
            <w:tcW w:w="1621" w:type="dxa"/>
          </w:tcPr>
          <w:p w14:paraId="319627E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68866F2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8635D5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700F6E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5 (13.2)</w:t>
            </w:r>
          </w:p>
        </w:tc>
        <w:tc>
          <w:tcPr>
            <w:tcW w:w="1735" w:type="dxa"/>
          </w:tcPr>
          <w:p w14:paraId="2B0DA28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w:t>
            </w:r>
          </w:p>
        </w:tc>
        <w:tc>
          <w:tcPr>
            <w:tcW w:w="1735" w:type="dxa"/>
          </w:tcPr>
          <w:p w14:paraId="452143B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c>
          <w:tcPr>
            <w:tcW w:w="1735" w:type="dxa"/>
          </w:tcPr>
          <w:p w14:paraId="282F136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2.6)</w:t>
            </w:r>
          </w:p>
        </w:tc>
      </w:tr>
      <w:tr w:rsidR="00E85931" w:rsidRPr="00860EBD" w14:paraId="72B2AFD8"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7C2B1B8B" w14:textId="77777777" w:rsidR="00E85931" w:rsidRPr="00860EBD" w:rsidRDefault="00E85931" w:rsidP="00AF63AF">
            <w:pPr>
              <w:rPr>
                <w:b w:val="0"/>
                <w:bCs w:val="0"/>
              </w:rPr>
            </w:pPr>
          </w:p>
          <w:p w14:paraId="1CCC98E9" w14:textId="77777777" w:rsidR="00E85931" w:rsidRPr="00860EBD" w:rsidRDefault="00E85931" w:rsidP="00AF63AF">
            <w:pPr>
              <w:rPr>
                <w:b w:val="0"/>
                <w:bCs w:val="0"/>
              </w:rPr>
            </w:pPr>
          </w:p>
        </w:tc>
        <w:tc>
          <w:tcPr>
            <w:tcW w:w="1621" w:type="dxa"/>
          </w:tcPr>
          <w:p w14:paraId="7012EE6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21508B0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9F292F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59FBE3A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2F58FE5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042241CD"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1.3)</w:t>
            </w:r>
          </w:p>
        </w:tc>
        <w:tc>
          <w:tcPr>
            <w:tcW w:w="1735" w:type="dxa"/>
          </w:tcPr>
          <w:p w14:paraId="3143020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r>
      <w:tr w:rsidR="00E85931" w:rsidRPr="00860EBD" w14:paraId="6C844FDC"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4C10ECBA" w14:textId="77777777" w:rsidR="00E85931" w:rsidRPr="00860EBD" w:rsidRDefault="00E85931" w:rsidP="00AF63AF">
            <w:pPr>
              <w:rPr>
                <w:b w:val="0"/>
                <w:bCs w:val="0"/>
              </w:rPr>
            </w:pPr>
            <w:r w:rsidRPr="00860EBD">
              <w:rPr>
                <w:b w:val="0"/>
              </w:rPr>
              <w:t>Increased AST</w:t>
            </w:r>
          </w:p>
        </w:tc>
        <w:tc>
          <w:tcPr>
            <w:tcW w:w="1621" w:type="dxa"/>
          </w:tcPr>
          <w:p w14:paraId="40566DC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4EBDDC0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4AE107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4BA99F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5)</w:t>
            </w:r>
          </w:p>
        </w:tc>
        <w:tc>
          <w:tcPr>
            <w:tcW w:w="1735" w:type="dxa"/>
          </w:tcPr>
          <w:p w14:paraId="05B198C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1)</w:t>
            </w:r>
          </w:p>
        </w:tc>
        <w:tc>
          <w:tcPr>
            <w:tcW w:w="1735" w:type="dxa"/>
          </w:tcPr>
          <w:p w14:paraId="093F1AC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54F23FB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5792F751"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2AF8A415" w14:textId="77777777" w:rsidR="00E85931" w:rsidRPr="00860EBD" w:rsidRDefault="00E85931" w:rsidP="00AF63AF">
            <w:pPr>
              <w:rPr>
                <w:b w:val="0"/>
                <w:bCs w:val="0"/>
              </w:rPr>
            </w:pPr>
          </w:p>
          <w:p w14:paraId="1FBB8888" w14:textId="77777777" w:rsidR="00E85931" w:rsidRPr="00860EBD" w:rsidRDefault="00E85931" w:rsidP="00AF63AF">
            <w:pPr>
              <w:rPr>
                <w:b w:val="0"/>
                <w:bCs w:val="0"/>
              </w:rPr>
            </w:pPr>
          </w:p>
        </w:tc>
        <w:tc>
          <w:tcPr>
            <w:tcW w:w="1621" w:type="dxa"/>
          </w:tcPr>
          <w:p w14:paraId="7871872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365A8A0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4A6F1F6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41507A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55D3DCA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3BC4A89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28586D9"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30EF6090"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3C26B904" w14:textId="77777777" w:rsidR="00E85931" w:rsidRPr="00860EBD" w:rsidRDefault="00E85931" w:rsidP="00AF63AF">
            <w:pPr>
              <w:rPr>
                <w:b w:val="0"/>
                <w:bCs w:val="0"/>
              </w:rPr>
            </w:pPr>
            <w:r w:rsidRPr="00860EBD">
              <w:rPr>
                <w:b w:val="0"/>
              </w:rPr>
              <w:t>Haematuria</w:t>
            </w:r>
          </w:p>
        </w:tc>
        <w:tc>
          <w:tcPr>
            <w:tcW w:w="1621" w:type="dxa"/>
          </w:tcPr>
          <w:p w14:paraId="3494B01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4734097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325C136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160B22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6 (15.8)</w:t>
            </w:r>
          </w:p>
        </w:tc>
        <w:tc>
          <w:tcPr>
            <w:tcW w:w="1735" w:type="dxa"/>
          </w:tcPr>
          <w:p w14:paraId="459F5F4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5)</w:t>
            </w:r>
          </w:p>
        </w:tc>
        <w:tc>
          <w:tcPr>
            <w:tcW w:w="1735" w:type="dxa"/>
          </w:tcPr>
          <w:p w14:paraId="0E1804B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4A7977A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159E3A13"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6A583E90" w14:textId="77777777" w:rsidR="00E85931" w:rsidRPr="00860EBD" w:rsidRDefault="00E85931" w:rsidP="00AF63AF">
            <w:pPr>
              <w:rPr>
                <w:b w:val="0"/>
                <w:bCs w:val="0"/>
              </w:rPr>
            </w:pPr>
          </w:p>
          <w:p w14:paraId="56651ABD" w14:textId="77777777" w:rsidR="00E85931" w:rsidRPr="00860EBD" w:rsidRDefault="00E85931" w:rsidP="00AF63AF">
            <w:pPr>
              <w:rPr>
                <w:b w:val="0"/>
                <w:bCs w:val="0"/>
              </w:rPr>
            </w:pPr>
          </w:p>
        </w:tc>
        <w:tc>
          <w:tcPr>
            <w:tcW w:w="1621" w:type="dxa"/>
          </w:tcPr>
          <w:p w14:paraId="7FBFAB3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7719102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78ED0C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5CEC96A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5)</w:t>
            </w:r>
          </w:p>
        </w:tc>
        <w:tc>
          <w:tcPr>
            <w:tcW w:w="1735" w:type="dxa"/>
          </w:tcPr>
          <w:p w14:paraId="7B5C19C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1756897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DE56D47"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58C82F28"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7226B959" w14:textId="77777777" w:rsidR="00E85931" w:rsidRPr="00860EBD" w:rsidRDefault="00E85931" w:rsidP="00AF63AF">
            <w:pPr>
              <w:rPr>
                <w:b w:val="0"/>
                <w:bCs w:val="0"/>
              </w:rPr>
            </w:pPr>
            <w:r w:rsidRPr="00860EBD">
              <w:rPr>
                <w:b w:val="0"/>
              </w:rPr>
              <w:t>Pain</w:t>
            </w:r>
          </w:p>
        </w:tc>
        <w:tc>
          <w:tcPr>
            <w:tcW w:w="1621" w:type="dxa"/>
          </w:tcPr>
          <w:p w14:paraId="52A1925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1B786CD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75F3A43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EF0538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8 (21.1)</w:t>
            </w:r>
          </w:p>
        </w:tc>
        <w:tc>
          <w:tcPr>
            <w:tcW w:w="1735" w:type="dxa"/>
          </w:tcPr>
          <w:p w14:paraId="04C0879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6 (31.6)</w:t>
            </w:r>
          </w:p>
        </w:tc>
        <w:tc>
          <w:tcPr>
            <w:tcW w:w="1735" w:type="dxa"/>
          </w:tcPr>
          <w:p w14:paraId="691F15E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6899366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3BF24A8F"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12C5FE68" w14:textId="77777777" w:rsidR="00E85931" w:rsidRPr="00860EBD" w:rsidRDefault="00E85931" w:rsidP="00AF63AF">
            <w:pPr>
              <w:rPr>
                <w:b w:val="0"/>
                <w:bCs w:val="0"/>
              </w:rPr>
            </w:pPr>
          </w:p>
          <w:p w14:paraId="50BD8C56" w14:textId="77777777" w:rsidR="00E85931" w:rsidRPr="00860EBD" w:rsidRDefault="00E85931" w:rsidP="00AF63AF">
            <w:pPr>
              <w:rPr>
                <w:b w:val="0"/>
                <w:bCs w:val="0"/>
              </w:rPr>
            </w:pPr>
          </w:p>
        </w:tc>
        <w:tc>
          <w:tcPr>
            <w:tcW w:w="1621" w:type="dxa"/>
          </w:tcPr>
          <w:p w14:paraId="12BD8DB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Pr>
          <w:p w14:paraId="0CF19FF6"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C925FFC"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06790232"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6B55DBC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Pr>
          <w:p w14:paraId="57DC5FA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3C4EF3F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3F24D500" w14:textId="77777777" w:rsidTr="00AF63AF">
        <w:tc>
          <w:tcPr>
            <w:cnfStyle w:val="001000000000" w:firstRow="0" w:lastRow="0" w:firstColumn="1" w:lastColumn="0" w:oddVBand="0" w:evenVBand="0" w:oddHBand="0" w:evenHBand="0" w:firstRowFirstColumn="0" w:firstRowLastColumn="0" w:lastRowFirstColumn="0" w:lastRowLastColumn="0"/>
            <w:tcW w:w="1918" w:type="dxa"/>
          </w:tcPr>
          <w:p w14:paraId="59232524" w14:textId="77777777" w:rsidR="00E85931" w:rsidRPr="00860EBD" w:rsidRDefault="00E85931" w:rsidP="00AF63AF">
            <w:pPr>
              <w:rPr>
                <w:b w:val="0"/>
                <w:bCs w:val="0"/>
              </w:rPr>
            </w:pPr>
            <w:r w:rsidRPr="00860EBD">
              <w:rPr>
                <w:b w:val="0"/>
              </w:rPr>
              <w:t>Oedema</w:t>
            </w:r>
          </w:p>
        </w:tc>
        <w:tc>
          <w:tcPr>
            <w:tcW w:w="1621" w:type="dxa"/>
          </w:tcPr>
          <w:p w14:paraId="3454C413"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t>All grade</w:t>
            </w:r>
          </w:p>
        </w:tc>
        <w:tc>
          <w:tcPr>
            <w:tcW w:w="1734" w:type="dxa"/>
          </w:tcPr>
          <w:p w14:paraId="32F2D941"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29856FFA"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7F2589BB"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1 (3)</w:t>
            </w:r>
          </w:p>
        </w:tc>
        <w:tc>
          <w:tcPr>
            <w:tcW w:w="1735" w:type="dxa"/>
          </w:tcPr>
          <w:p w14:paraId="5E21C8D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2 (10.5)</w:t>
            </w:r>
          </w:p>
        </w:tc>
        <w:tc>
          <w:tcPr>
            <w:tcW w:w="1735" w:type="dxa"/>
          </w:tcPr>
          <w:p w14:paraId="5121B36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Pr>
          <w:p w14:paraId="14EC0FBF"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r w:rsidR="00E85931" w:rsidRPr="00860EBD" w14:paraId="465884A4" w14:textId="77777777" w:rsidTr="00AF63AF">
        <w:tc>
          <w:tcPr>
            <w:cnfStyle w:val="001000000000" w:firstRow="0" w:lastRow="0" w:firstColumn="1" w:lastColumn="0" w:oddVBand="0" w:evenVBand="0" w:oddHBand="0" w:evenHBand="0" w:firstRowFirstColumn="0" w:firstRowLastColumn="0" w:lastRowFirstColumn="0" w:lastRowLastColumn="0"/>
            <w:tcW w:w="1918" w:type="dxa"/>
            <w:tcBorders>
              <w:bottom w:val="single" w:sz="4" w:space="0" w:color="auto"/>
            </w:tcBorders>
          </w:tcPr>
          <w:p w14:paraId="030C26D6" w14:textId="77777777" w:rsidR="00E85931" w:rsidRPr="00860EBD" w:rsidRDefault="00E85931" w:rsidP="00AF63AF">
            <w:pPr>
              <w:rPr>
                <w:b w:val="0"/>
                <w:bCs w:val="0"/>
              </w:rPr>
            </w:pPr>
          </w:p>
        </w:tc>
        <w:tc>
          <w:tcPr>
            <w:tcW w:w="1621" w:type="dxa"/>
            <w:tcBorders>
              <w:bottom w:val="single" w:sz="4" w:space="0" w:color="auto"/>
            </w:tcBorders>
          </w:tcPr>
          <w:p w14:paraId="043A9E5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pPr>
            <w:r w:rsidRPr="00860EBD">
              <w:rPr>
                <w:rFonts w:cstheme="minorHAnsi"/>
              </w:rPr>
              <w:t>≥</w:t>
            </w:r>
            <w:r w:rsidRPr="00860EBD">
              <w:t xml:space="preserve"> grade 3</w:t>
            </w:r>
          </w:p>
        </w:tc>
        <w:tc>
          <w:tcPr>
            <w:tcW w:w="1734" w:type="dxa"/>
            <w:tcBorders>
              <w:bottom w:val="single" w:sz="4" w:space="0" w:color="auto"/>
            </w:tcBorders>
          </w:tcPr>
          <w:p w14:paraId="57D809E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Borders>
              <w:bottom w:val="single" w:sz="4" w:space="0" w:color="auto"/>
            </w:tcBorders>
          </w:tcPr>
          <w:p w14:paraId="15FFCAA8"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Borders>
              <w:bottom w:val="single" w:sz="4" w:space="0" w:color="auto"/>
            </w:tcBorders>
          </w:tcPr>
          <w:p w14:paraId="110E55FE"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Borders>
              <w:bottom w:val="single" w:sz="4" w:space="0" w:color="auto"/>
            </w:tcBorders>
          </w:tcPr>
          <w:p w14:paraId="6E05A545"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0</w:t>
            </w:r>
          </w:p>
        </w:tc>
        <w:tc>
          <w:tcPr>
            <w:tcW w:w="1735" w:type="dxa"/>
            <w:tcBorders>
              <w:bottom w:val="single" w:sz="4" w:space="0" w:color="auto"/>
            </w:tcBorders>
          </w:tcPr>
          <w:p w14:paraId="69A24A84"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c>
          <w:tcPr>
            <w:tcW w:w="1735" w:type="dxa"/>
            <w:tcBorders>
              <w:bottom w:val="single" w:sz="4" w:space="0" w:color="auto"/>
            </w:tcBorders>
          </w:tcPr>
          <w:p w14:paraId="12118CF0" w14:textId="77777777" w:rsidR="00E85931" w:rsidRPr="00860EBD" w:rsidRDefault="00E85931" w:rsidP="00AF63AF">
            <w:pPr>
              <w:cnfStyle w:val="000000000000" w:firstRow="0" w:lastRow="0" w:firstColumn="0" w:lastColumn="0" w:oddVBand="0" w:evenVBand="0" w:oddHBand="0" w:evenHBand="0" w:firstRowFirstColumn="0" w:firstRowLastColumn="0" w:lastRowFirstColumn="0" w:lastRowLastColumn="0"/>
              <w:rPr>
                <w:bCs/>
              </w:rPr>
            </w:pPr>
            <w:r w:rsidRPr="00860EBD">
              <w:t>NR</w:t>
            </w:r>
          </w:p>
        </w:tc>
      </w:tr>
    </w:tbl>
    <w:p w14:paraId="4CE55CEC" w14:textId="77777777" w:rsidR="00E85931" w:rsidRDefault="00E85931" w:rsidP="00E85931">
      <w:pPr>
        <w:spacing w:after="0" w:line="480" w:lineRule="auto"/>
        <w:rPr>
          <w:b/>
          <w:bCs/>
        </w:rPr>
      </w:pPr>
    </w:p>
    <w:p w14:paraId="162A9F4E" w14:textId="2E5068AA" w:rsidR="00E85931" w:rsidRPr="00860EBD" w:rsidRDefault="00045CD1" w:rsidP="00E85931">
      <w:pPr>
        <w:spacing w:after="0" w:line="480" w:lineRule="auto"/>
        <w:rPr>
          <w:b/>
          <w:bCs/>
        </w:rPr>
        <w:sectPr w:rsidR="00E85931" w:rsidRPr="00860EBD" w:rsidSect="00AF63AF">
          <w:footerReference w:type="default" r:id="rId10"/>
          <w:pgSz w:w="16838" w:h="11906" w:orient="landscape"/>
          <w:pgMar w:top="1440" w:right="1440" w:bottom="1440" w:left="1440" w:header="708" w:footer="708" w:gutter="0"/>
          <w:cols w:space="708"/>
          <w:docGrid w:linePitch="360"/>
        </w:sectPr>
      </w:pPr>
      <w:r>
        <w:rPr>
          <w:bCs/>
        </w:rPr>
        <w:t xml:space="preserve">All events reported in </w:t>
      </w:r>
      <w:r>
        <w:rPr>
          <w:rFonts w:cstheme="minorHAnsi"/>
          <w:bCs/>
        </w:rPr>
        <w:t>≥</w:t>
      </w:r>
      <w:r>
        <w:rPr>
          <w:bCs/>
        </w:rPr>
        <w:t xml:space="preserve"> 10% of patients in one or more treatment arms in any trial are included. </w:t>
      </w:r>
      <w:r w:rsidR="00E85931" w:rsidRPr="00860EBD">
        <w:rPr>
          <w:bCs/>
        </w:rPr>
        <w:t>NR, not reported</w:t>
      </w:r>
      <w:r w:rsidR="00E85931">
        <w:rPr>
          <w:bCs/>
        </w:rPr>
        <w:t xml:space="preserve"> as an adverse event experienced by participants in this study</w:t>
      </w:r>
      <w:r w:rsidR="004C13F0">
        <w:rPr>
          <w:bCs/>
        </w:rPr>
        <w:t>; ALT, a</w:t>
      </w:r>
      <w:r w:rsidR="004C13F0" w:rsidRPr="004C13F0">
        <w:rPr>
          <w:bCs/>
        </w:rPr>
        <w:t xml:space="preserve">lanine </w:t>
      </w:r>
      <w:proofErr w:type="spellStart"/>
      <w:r w:rsidR="004C13F0">
        <w:rPr>
          <w:bCs/>
        </w:rPr>
        <w:t>amino</w:t>
      </w:r>
      <w:r w:rsidR="004C13F0" w:rsidRPr="004C13F0">
        <w:rPr>
          <w:bCs/>
        </w:rPr>
        <w:t>transaminase</w:t>
      </w:r>
      <w:proofErr w:type="spellEnd"/>
      <w:r w:rsidR="004C13F0">
        <w:rPr>
          <w:bCs/>
        </w:rPr>
        <w:t xml:space="preserve">; ALP, </w:t>
      </w:r>
      <w:r w:rsidR="004C13F0" w:rsidRPr="004C13F0">
        <w:rPr>
          <w:bCs/>
        </w:rPr>
        <w:t>alkaline phosphatase</w:t>
      </w:r>
      <w:r w:rsidR="004C13F0">
        <w:rPr>
          <w:bCs/>
        </w:rPr>
        <w:t xml:space="preserve">; AST, </w:t>
      </w:r>
      <w:r w:rsidR="004C13F0" w:rsidRPr="004C13F0">
        <w:rPr>
          <w:bCs/>
        </w:rPr>
        <w:t>aspartate aminotransferase</w:t>
      </w:r>
    </w:p>
    <w:p w14:paraId="1411EE87" w14:textId="77777777" w:rsidR="001156E9" w:rsidRDefault="001156E9">
      <w:bookmarkStart w:id="0" w:name="_GoBack"/>
      <w:bookmarkEnd w:id="0"/>
      <w:r>
        <w:lastRenderedPageBreak/>
        <w:t>References</w:t>
      </w:r>
    </w:p>
    <w:p w14:paraId="6224A291" w14:textId="77777777" w:rsidR="004C4612" w:rsidRPr="004C4612" w:rsidRDefault="001156E9" w:rsidP="004C4612">
      <w:pPr>
        <w:pStyle w:val="EndNoteBibliography"/>
        <w:spacing w:after="0"/>
      </w:pPr>
      <w:r>
        <w:fldChar w:fldCharType="begin"/>
      </w:r>
      <w:r>
        <w:instrText xml:space="preserve"> ADDIN EN.REFLIST </w:instrText>
      </w:r>
      <w:r>
        <w:fldChar w:fldCharType="separate"/>
      </w:r>
      <w:r w:rsidR="004C4612" w:rsidRPr="004C4612">
        <w:t>[1] Crabb SJ, Hussain S, Soulis E, Hinsley S, Dempsey L, Trevethan A, et al. A Randomized, Double-Blind, Biomarker-Selected, Phase II Clinical Trial of Maintenance Poly ADP-Ribose Polymerase Inhibition With Rucaparib Following Chemotherapy for Metastatic Urothelial Carcinoma. J Clin Oncol. 2023;41:54-64.</w:t>
      </w:r>
    </w:p>
    <w:p w14:paraId="326EB053" w14:textId="77777777" w:rsidR="004C4612" w:rsidRPr="004C4612" w:rsidRDefault="004C4612" w:rsidP="004C4612">
      <w:pPr>
        <w:pStyle w:val="EndNoteBibliography"/>
        <w:spacing w:after="0"/>
      </w:pPr>
      <w:r w:rsidRPr="004C4612">
        <w:t>[2] Vignani F, Tambaro R, De Giorgi U, Giannatempo P, Bimbatti D, Carella C, et al. Addition of Niraparib to Best Supportive Care as Maintenance Treatment in Patients with Advanced Urothelial Carcinoma Whose Disease Did Not Progress After First-line Platinum-based Chemotherapy: The Meet-URO12 Randomized Phase 2 Trial. Eur Urol. 2023;83:82-9.</w:t>
      </w:r>
    </w:p>
    <w:p w14:paraId="7694B73D" w14:textId="77777777" w:rsidR="004C4612" w:rsidRPr="004C4612" w:rsidRDefault="004C4612" w:rsidP="004C4612">
      <w:pPr>
        <w:pStyle w:val="EndNoteBibliography"/>
      </w:pPr>
      <w:r w:rsidRPr="004C4612">
        <w:t>[3] Rosenberg JE, Park SH, Kozlov V, Dao TV, Castellano D, Li JR, et al. Durvalumab Plus Olaparib in Previously Untreated, Platinum-Ineligible Patients With Metastatic Urothelial Carcinoma: A Multicenter, Randomized, Phase II Trial (BAYOU). J Clin Oncol. 2023;41:43-53.</w:t>
      </w:r>
    </w:p>
    <w:p w14:paraId="32A4A8DF" w14:textId="54A91B9A" w:rsidR="001156E9" w:rsidRDefault="001156E9">
      <w:r>
        <w:fldChar w:fldCharType="end"/>
      </w:r>
    </w:p>
    <w:sectPr w:rsidR="001156E9" w:rsidSect="00D653A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49BDA3" w14:textId="77777777" w:rsidR="009C064F" w:rsidRDefault="009C064F" w:rsidP="00085445">
      <w:pPr>
        <w:spacing w:after="0" w:line="240" w:lineRule="auto"/>
      </w:pPr>
      <w:r>
        <w:separator/>
      </w:r>
    </w:p>
  </w:endnote>
  <w:endnote w:type="continuationSeparator" w:id="0">
    <w:p w14:paraId="5A99115E" w14:textId="77777777" w:rsidR="009C064F" w:rsidRDefault="009C064F" w:rsidP="00085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1277282"/>
      <w:docPartObj>
        <w:docPartGallery w:val="Page Numbers (Bottom of Page)"/>
        <w:docPartUnique/>
      </w:docPartObj>
    </w:sdtPr>
    <w:sdtEndPr>
      <w:rPr>
        <w:noProof/>
      </w:rPr>
    </w:sdtEndPr>
    <w:sdtContent>
      <w:p w14:paraId="09B07712" w14:textId="715AF576" w:rsidR="009C064F" w:rsidRDefault="009C064F">
        <w:pPr>
          <w:pStyle w:val="Footer"/>
          <w:jc w:val="center"/>
        </w:pPr>
        <w:r>
          <w:fldChar w:fldCharType="begin"/>
        </w:r>
        <w:r>
          <w:instrText xml:space="preserve"> PAGE   \* MERGEFORMAT </w:instrText>
        </w:r>
        <w:r>
          <w:fldChar w:fldCharType="separate"/>
        </w:r>
        <w:r w:rsidR="002B4FFC">
          <w:rPr>
            <w:noProof/>
          </w:rPr>
          <w:t>7</w:t>
        </w:r>
        <w:r>
          <w:rPr>
            <w:noProof/>
          </w:rPr>
          <w:fldChar w:fldCharType="end"/>
        </w:r>
      </w:p>
    </w:sdtContent>
  </w:sdt>
  <w:p w14:paraId="3831608C" w14:textId="77777777" w:rsidR="009C064F" w:rsidRDefault="009C06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12E82C" w14:textId="77777777" w:rsidR="009C064F" w:rsidRDefault="009C064F" w:rsidP="00085445">
      <w:pPr>
        <w:spacing w:after="0" w:line="240" w:lineRule="auto"/>
      </w:pPr>
      <w:r>
        <w:separator/>
      </w:r>
    </w:p>
  </w:footnote>
  <w:footnote w:type="continuationSeparator" w:id="0">
    <w:p w14:paraId="3C578279" w14:textId="77777777" w:rsidR="009C064F" w:rsidRDefault="009C064F" w:rsidP="000854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6F016AE"/>
    <w:multiLevelType w:val="hybridMultilevel"/>
    <w:tmpl w:val="5F06C3AA"/>
    <w:lvl w:ilvl="0" w:tplc="C12A226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U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50aaeaa1x9v2hezre5v2xez0zzw2x2apv95&quot;&gt;Simon&amp;apos;s EndNote Library-Saved&lt;record-ids&gt;&lt;item&gt;1949&lt;/item&gt;&lt;item&gt;1950&lt;/item&gt;&lt;item&gt;1951&lt;/item&gt;&lt;/record-ids&gt;&lt;/item&gt;&lt;/Libraries&gt;"/>
  </w:docVars>
  <w:rsids>
    <w:rsidRoot w:val="001156E9"/>
    <w:rsid w:val="0002100B"/>
    <w:rsid w:val="00045CD1"/>
    <w:rsid w:val="00085445"/>
    <w:rsid w:val="00106AA5"/>
    <w:rsid w:val="001156E9"/>
    <w:rsid w:val="001319AB"/>
    <w:rsid w:val="00171C8C"/>
    <w:rsid w:val="001959E6"/>
    <w:rsid w:val="00253E4F"/>
    <w:rsid w:val="002743F8"/>
    <w:rsid w:val="002A1725"/>
    <w:rsid w:val="002B4FFC"/>
    <w:rsid w:val="0031314C"/>
    <w:rsid w:val="0031442F"/>
    <w:rsid w:val="003E427B"/>
    <w:rsid w:val="004C13F0"/>
    <w:rsid w:val="004C4612"/>
    <w:rsid w:val="004F6C7B"/>
    <w:rsid w:val="00504328"/>
    <w:rsid w:val="005960A3"/>
    <w:rsid w:val="005D13ED"/>
    <w:rsid w:val="005E2CD2"/>
    <w:rsid w:val="00644A94"/>
    <w:rsid w:val="006E5856"/>
    <w:rsid w:val="007131F3"/>
    <w:rsid w:val="0079178D"/>
    <w:rsid w:val="007A589A"/>
    <w:rsid w:val="007B19DF"/>
    <w:rsid w:val="00871AB4"/>
    <w:rsid w:val="008934C6"/>
    <w:rsid w:val="008B1C37"/>
    <w:rsid w:val="00910BDF"/>
    <w:rsid w:val="00954709"/>
    <w:rsid w:val="00972E22"/>
    <w:rsid w:val="009C064F"/>
    <w:rsid w:val="009D24D0"/>
    <w:rsid w:val="00A0354D"/>
    <w:rsid w:val="00A278A4"/>
    <w:rsid w:val="00A3154F"/>
    <w:rsid w:val="00AC061C"/>
    <w:rsid w:val="00AF63AF"/>
    <w:rsid w:val="00B431AF"/>
    <w:rsid w:val="00C559A5"/>
    <w:rsid w:val="00CC1041"/>
    <w:rsid w:val="00D21BB4"/>
    <w:rsid w:val="00D653A9"/>
    <w:rsid w:val="00D81A61"/>
    <w:rsid w:val="00DC6D00"/>
    <w:rsid w:val="00E85931"/>
    <w:rsid w:val="00ED2FE0"/>
    <w:rsid w:val="00F02CEE"/>
    <w:rsid w:val="00F604FC"/>
    <w:rsid w:val="00F645B1"/>
    <w:rsid w:val="00F77769"/>
    <w:rsid w:val="00FD79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56BD5"/>
  <w15:chartTrackingRefBased/>
  <w15:docId w15:val="{2BEC6BA9-6631-4D21-B538-173556E68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15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156E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56E9"/>
    <w:rPr>
      <w:rFonts w:ascii="Calibri" w:hAnsi="Calibri" w:cs="Calibri"/>
      <w:noProof/>
      <w:lang w:val="en-US"/>
    </w:rPr>
  </w:style>
  <w:style w:type="paragraph" w:customStyle="1" w:styleId="EndNoteBibliography">
    <w:name w:val="EndNote Bibliography"/>
    <w:basedOn w:val="Normal"/>
    <w:link w:val="EndNoteBibliographyChar"/>
    <w:rsid w:val="001156E9"/>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56E9"/>
    <w:rPr>
      <w:rFonts w:ascii="Calibri" w:hAnsi="Calibri" w:cs="Calibri"/>
      <w:noProof/>
      <w:lang w:val="en-US"/>
    </w:rPr>
  </w:style>
  <w:style w:type="table" w:styleId="PlainTable4">
    <w:name w:val="Plain Table 4"/>
    <w:basedOn w:val="TableNormal"/>
    <w:uiPriority w:val="44"/>
    <w:rsid w:val="001156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0354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5043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4328"/>
    <w:rPr>
      <w:rFonts w:ascii="Segoe UI" w:hAnsi="Segoe UI" w:cs="Segoe UI"/>
      <w:sz w:val="18"/>
      <w:szCs w:val="18"/>
    </w:rPr>
  </w:style>
  <w:style w:type="paragraph" w:styleId="ListParagraph">
    <w:name w:val="List Paragraph"/>
    <w:basedOn w:val="Normal"/>
    <w:uiPriority w:val="34"/>
    <w:qFormat/>
    <w:rsid w:val="004F6C7B"/>
    <w:pPr>
      <w:ind w:left="720"/>
      <w:contextualSpacing/>
    </w:pPr>
  </w:style>
  <w:style w:type="character" w:styleId="CommentReference">
    <w:name w:val="annotation reference"/>
    <w:basedOn w:val="DefaultParagraphFont"/>
    <w:uiPriority w:val="99"/>
    <w:semiHidden/>
    <w:unhideWhenUsed/>
    <w:rsid w:val="00E85931"/>
    <w:rPr>
      <w:sz w:val="16"/>
      <w:szCs w:val="16"/>
    </w:rPr>
  </w:style>
  <w:style w:type="paragraph" w:styleId="CommentText">
    <w:name w:val="annotation text"/>
    <w:basedOn w:val="Normal"/>
    <w:link w:val="CommentTextChar"/>
    <w:uiPriority w:val="99"/>
    <w:semiHidden/>
    <w:unhideWhenUsed/>
    <w:rsid w:val="00E85931"/>
    <w:pPr>
      <w:spacing w:line="240" w:lineRule="auto"/>
    </w:pPr>
    <w:rPr>
      <w:sz w:val="20"/>
      <w:szCs w:val="20"/>
    </w:rPr>
  </w:style>
  <w:style w:type="character" w:customStyle="1" w:styleId="CommentTextChar">
    <w:name w:val="Comment Text Char"/>
    <w:basedOn w:val="DefaultParagraphFont"/>
    <w:link w:val="CommentText"/>
    <w:uiPriority w:val="99"/>
    <w:semiHidden/>
    <w:rsid w:val="00E85931"/>
    <w:rPr>
      <w:sz w:val="20"/>
      <w:szCs w:val="20"/>
    </w:rPr>
  </w:style>
  <w:style w:type="paragraph" w:styleId="Header">
    <w:name w:val="header"/>
    <w:basedOn w:val="Normal"/>
    <w:link w:val="HeaderChar"/>
    <w:uiPriority w:val="99"/>
    <w:unhideWhenUsed/>
    <w:rsid w:val="000854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5445"/>
  </w:style>
  <w:style w:type="paragraph" w:styleId="Footer">
    <w:name w:val="footer"/>
    <w:basedOn w:val="Normal"/>
    <w:link w:val="FooterChar"/>
    <w:uiPriority w:val="99"/>
    <w:unhideWhenUsed/>
    <w:rsid w:val="000854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5445"/>
  </w:style>
  <w:style w:type="paragraph" w:styleId="CommentSubject">
    <w:name w:val="annotation subject"/>
    <w:basedOn w:val="CommentText"/>
    <w:next w:val="CommentText"/>
    <w:link w:val="CommentSubjectChar"/>
    <w:uiPriority w:val="99"/>
    <w:semiHidden/>
    <w:unhideWhenUsed/>
    <w:rsid w:val="005D13ED"/>
    <w:rPr>
      <w:b/>
      <w:bCs/>
    </w:rPr>
  </w:style>
  <w:style w:type="character" w:customStyle="1" w:styleId="CommentSubjectChar">
    <w:name w:val="Comment Subject Char"/>
    <w:basedOn w:val="CommentTextChar"/>
    <w:link w:val="CommentSubject"/>
    <w:uiPriority w:val="99"/>
    <w:semiHidden/>
    <w:rsid w:val="005D13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6222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E2943DB8692B34EBE00F93A82C7E85D" ma:contentTypeVersion="5" ma:contentTypeDescription="Create a new document." ma:contentTypeScope="" ma:versionID="b82cc37c2ee81830f224f1b082dbae91">
  <xsd:schema xmlns:xsd="http://www.w3.org/2001/XMLSchema" xmlns:xs="http://www.w3.org/2001/XMLSchema" xmlns:p="http://schemas.microsoft.com/office/2006/metadata/properties" xmlns:ns2="e8329710-bc5e-4421-9939-c4d8dc1aaa44" xmlns:ns3="1e9bfc5a-9e24-4a04-9c5e-e5fbfe298e23" targetNamespace="http://schemas.microsoft.com/office/2006/metadata/properties" ma:root="true" ma:fieldsID="9a671d8d2cfac5e7ab17f0d4e54fcabf" ns2:_="" ns3:_="">
    <xsd:import namespace="e8329710-bc5e-4421-9939-c4d8dc1aaa44"/>
    <xsd:import namespace="1e9bfc5a-9e24-4a04-9c5e-e5fbfe298e23"/>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329710-bc5e-4421-9939-c4d8dc1aaa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e9bfc5a-9e24-4a04-9c5e-e5fbfe298e23"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E146328-9086-4B5C-8BCC-486FCFDF8C3B}">
  <ds:schemaRefs>
    <ds:schemaRef ds:uri="http://schemas.microsoft.com/sharepoint/v3/contenttype/forms"/>
  </ds:schemaRefs>
</ds:datastoreItem>
</file>

<file path=customXml/itemProps2.xml><?xml version="1.0" encoding="utf-8"?>
<ds:datastoreItem xmlns:ds="http://schemas.openxmlformats.org/officeDocument/2006/customXml" ds:itemID="{CD141E76-36C3-4C43-A281-2B65AF1CB5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329710-bc5e-4421-9939-c4d8dc1aaa44"/>
    <ds:schemaRef ds:uri="1e9bfc5a-9e24-4a04-9c5e-e5fbfe298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AFA7D5-DC1D-4418-93D3-DFC6BFDDB6E6}">
  <ds:schemaRefs>
    <ds:schemaRef ds:uri="http://schemas.microsoft.com/office/2006/documentManagement/types"/>
    <ds:schemaRef ds:uri="http://purl.org/dc/elements/1.1/"/>
    <ds:schemaRef ds:uri="http://purl.org/dc/dcmitype/"/>
    <ds:schemaRef ds:uri="http://schemas.microsoft.com/office/infopath/2007/PartnerControls"/>
    <ds:schemaRef ds:uri="1e9bfc5a-9e24-4a04-9c5e-e5fbfe298e23"/>
    <ds:schemaRef ds:uri="http://purl.org/dc/terms/"/>
    <ds:schemaRef ds:uri="http://schemas.microsoft.com/office/2006/metadata/properties"/>
    <ds:schemaRef ds:uri="http://schemas.openxmlformats.org/package/2006/metadata/core-properties"/>
    <ds:schemaRef ds:uri="e8329710-bc5e-4421-9939-c4d8dc1aaa44"/>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011</Words>
  <Characters>576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Crabb</dc:creator>
  <cp:keywords/>
  <dc:description/>
  <cp:lastModifiedBy>Simon Crabb</cp:lastModifiedBy>
  <cp:revision>4</cp:revision>
  <dcterms:created xsi:type="dcterms:W3CDTF">2023-11-16T12:33:00Z</dcterms:created>
  <dcterms:modified xsi:type="dcterms:W3CDTF">2023-11-16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2943DB8692B34EBE00F93A82C7E85D</vt:lpwstr>
  </property>
</Properties>
</file>